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EDA0CF" w14:textId="77777777" w:rsidR="00C822E2" w:rsidRDefault="003F03A1" w:rsidP="006D39AE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3F03A1">
        <w:rPr>
          <w:rFonts w:ascii="Times New Roman" w:hAnsi="Times New Roman" w:cs="Times New Roman"/>
          <w:b/>
          <w:sz w:val="24"/>
          <w:szCs w:val="24"/>
        </w:rPr>
        <w:t>Supplementary Table 1</w:t>
      </w:r>
      <w:r>
        <w:rPr>
          <w:rFonts w:ascii="Times New Roman" w:hAnsi="Times New Roman" w:cs="Times New Roman"/>
          <w:b/>
          <w:sz w:val="24"/>
          <w:szCs w:val="24"/>
        </w:rPr>
        <w:t xml:space="preserve"> Overview of genetic variants associated with bitter, sweet and umami preferences</w:t>
      </w:r>
    </w:p>
    <w:p w14:paraId="623EE2CA" w14:textId="77777777" w:rsidR="003F03A1" w:rsidRPr="00EC05E7" w:rsidRDefault="003F03A1" w:rsidP="006D39AE">
      <w:pPr>
        <w:jc w:val="both"/>
        <w:rPr>
          <w:rFonts w:ascii="Times New Roman" w:hAnsi="Times New Roman" w:cs="Times New Roman"/>
          <w:sz w:val="24"/>
          <w:szCs w:val="24"/>
        </w:rPr>
      </w:pPr>
      <w:r w:rsidRPr="00EC05E7">
        <w:rPr>
          <w:rFonts w:ascii="Times New Roman" w:hAnsi="Times New Roman" w:cs="Times New Roman"/>
          <w:sz w:val="24"/>
          <w:szCs w:val="24"/>
        </w:rPr>
        <w:t xml:space="preserve">Only those genetic polymorphisms are presented in this table, where the association was confirmed by </w:t>
      </w:r>
      <w:r w:rsidR="00217E81">
        <w:rPr>
          <w:rFonts w:ascii="Times New Roman" w:hAnsi="Times New Roman" w:cs="Times New Roman"/>
          <w:sz w:val="24"/>
          <w:szCs w:val="24"/>
        </w:rPr>
        <w:t>a single study</w:t>
      </w:r>
      <w:r w:rsidRPr="00EC05E7">
        <w:rPr>
          <w:rFonts w:ascii="Times New Roman" w:hAnsi="Times New Roman" w:cs="Times New Roman"/>
          <w:sz w:val="24"/>
          <w:szCs w:val="24"/>
        </w:rPr>
        <w:t>.</w:t>
      </w:r>
      <w:r w:rsidR="003737B4">
        <w:rPr>
          <w:rFonts w:ascii="Times New Roman" w:hAnsi="Times New Roman" w:cs="Times New Roman"/>
          <w:sz w:val="24"/>
          <w:szCs w:val="24"/>
        </w:rPr>
        <w:t xml:space="preserve"> </w:t>
      </w:r>
      <w:r w:rsidR="003737B4" w:rsidRPr="003737B4">
        <w:rPr>
          <w:rFonts w:ascii="Times New Roman" w:hAnsi="Times New Roman" w:cs="Times New Roman"/>
          <w:sz w:val="24"/>
          <w:szCs w:val="24"/>
        </w:rPr>
        <w:t xml:space="preserve">Number of low quality studies is presented in </w:t>
      </w:r>
      <w:r w:rsidR="00754691" w:rsidRPr="00754691">
        <w:rPr>
          <w:rFonts w:ascii="Times New Roman" w:hAnsi="Times New Roman" w:cs="Times New Roman"/>
          <w:sz w:val="24"/>
          <w:szCs w:val="24"/>
        </w:rPr>
        <w:t>parentheses</w:t>
      </w:r>
      <w:r w:rsidR="003737B4" w:rsidRPr="003737B4">
        <w:rPr>
          <w:rFonts w:ascii="Times New Roman" w:hAnsi="Times New Roman" w:cs="Times New Roman"/>
          <w:sz w:val="24"/>
          <w:szCs w:val="24"/>
        </w:rPr>
        <w:t>.</w:t>
      </w:r>
    </w:p>
    <w:p w14:paraId="218F4510" w14:textId="77777777" w:rsidR="00EC05E7" w:rsidRDefault="00957D8E" w:rsidP="00957D8E">
      <w:pPr>
        <w:jc w:val="both"/>
        <w:rPr>
          <w:rFonts w:ascii="Times New Roman" w:hAnsi="Times New Roman" w:cs="Times New Roman"/>
          <w:sz w:val="24"/>
          <w:szCs w:val="24"/>
        </w:rPr>
        <w:sectPr w:rsidR="00EC05E7" w:rsidSect="00E83B97">
          <w:footerReference w:type="default" r:id="rId7"/>
          <w:type w:val="continuous"/>
          <w:pgSz w:w="11906" w:h="16838"/>
          <w:pgMar w:top="1417" w:right="1417" w:bottom="1417" w:left="1417" w:header="708" w:footer="708" w:gutter="0"/>
          <w:lnNumType w:countBy="1" w:restart="continuous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 xml:space="preserve">SNP: </w:t>
      </w:r>
      <w:r w:rsidRPr="00957D8E">
        <w:rPr>
          <w:rFonts w:ascii="Times New Roman" w:hAnsi="Times New Roman" w:cs="Times New Roman"/>
          <w:sz w:val="24"/>
          <w:szCs w:val="24"/>
        </w:rPr>
        <w:t>single nucleotide polymorphism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EC05E7" w:rsidRPr="00EC05E7">
        <w:rPr>
          <w:rFonts w:ascii="Times New Roman" w:hAnsi="Times New Roman" w:cs="Times New Roman"/>
          <w:sz w:val="24"/>
          <w:szCs w:val="24"/>
        </w:rPr>
        <w:t xml:space="preserve">PROP: 6-n-propylthiouracil, </w:t>
      </w:r>
      <w:r w:rsidR="003F03A1" w:rsidRPr="00EC05E7">
        <w:rPr>
          <w:rFonts w:ascii="Times New Roman" w:hAnsi="Times New Roman" w:cs="Times New Roman"/>
          <w:sz w:val="24"/>
          <w:szCs w:val="24"/>
        </w:rPr>
        <w:t>GWAS:</w:t>
      </w:r>
      <w:r w:rsidR="006433B8">
        <w:rPr>
          <w:rFonts w:ascii="Times New Roman" w:hAnsi="Times New Roman" w:cs="Times New Roman"/>
          <w:sz w:val="24"/>
          <w:szCs w:val="24"/>
        </w:rPr>
        <w:t xml:space="preserve"> </w:t>
      </w:r>
      <w:r w:rsidR="006433B8" w:rsidRPr="006433B8">
        <w:rPr>
          <w:rFonts w:ascii="Times New Roman" w:hAnsi="Times New Roman" w:cs="Times New Roman"/>
          <w:sz w:val="24"/>
          <w:szCs w:val="24"/>
        </w:rPr>
        <w:t>genome-wide association study</w:t>
      </w:r>
      <w:r w:rsidR="006433B8">
        <w:rPr>
          <w:rFonts w:ascii="Times New Roman" w:hAnsi="Times New Roman" w:cs="Times New Roman"/>
          <w:sz w:val="24"/>
          <w:szCs w:val="24"/>
        </w:rPr>
        <w:t xml:space="preserve">, </w:t>
      </w:r>
      <w:r w:rsidR="003F03A1" w:rsidRPr="00EC05E7">
        <w:rPr>
          <w:rFonts w:ascii="Times New Roman" w:hAnsi="Times New Roman" w:cs="Times New Roman"/>
          <w:sz w:val="24"/>
          <w:szCs w:val="24"/>
        </w:rPr>
        <w:t>AceK:</w:t>
      </w:r>
      <w:r w:rsidR="006D39AE">
        <w:rPr>
          <w:rFonts w:ascii="Times New Roman" w:hAnsi="Times New Roman" w:cs="Times New Roman"/>
          <w:sz w:val="24"/>
          <w:szCs w:val="24"/>
        </w:rPr>
        <w:t xml:space="preserve"> Acesulfame </w:t>
      </w:r>
      <w:r w:rsidR="00EE129C">
        <w:rPr>
          <w:rFonts w:ascii="Times New Roman" w:hAnsi="Times New Roman" w:cs="Times New Roman"/>
          <w:sz w:val="24"/>
          <w:szCs w:val="24"/>
        </w:rPr>
        <w:t>P</w:t>
      </w:r>
      <w:r w:rsidR="00EC05E7" w:rsidRPr="00EC05E7">
        <w:rPr>
          <w:rFonts w:ascii="Times New Roman" w:hAnsi="Times New Roman" w:cs="Times New Roman"/>
          <w:sz w:val="24"/>
          <w:szCs w:val="24"/>
        </w:rPr>
        <w:t>otassium</w:t>
      </w:r>
      <w:r w:rsidR="00EC05E7">
        <w:rPr>
          <w:rFonts w:ascii="Times New Roman" w:hAnsi="Times New Roman" w:cs="Times New Roman"/>
          <w:sz w:val="24"/>
          <w:szCs w:val="24"/>
        </w:rPr>
        <w:t xml:space="preserve">, </w:t>
      </w:r>
      <w:r w:rsidR="00EC05E7" w:rsidRPr="00EC05E7">
        <w:rPr>
          <w:rFonts w:ascii="Times New Roman" w:hAnsi="Times New Roman" w:cs="Times New Roman"/>
          <w:sz w:val="24"/>
          <w:szCs w:val="24"/>
        </w:rPr>
        <w:t>FFQ: food frequency questionnaire</w:t>
      </w:r>
      <w:r w:rsidR="00EC05E7">
        <w:rPr>
          <w:rFonts w:ascii="Times New Roman" w:hAnsi="Times New Roman" w:cs="Times New Roman"/>
          <w:sz w:val="24"/>
          <w:szCs w:val="24"/>
        </w:rPr>
        <w:t xml:space="preserve">, </w:t>
      </w:r>
      <w:r w:rsidR="00EC05E7" w:rsidRPr="00EC05E7">
        <w:rPr>
          <w:rFonts w:ascii="Times New Roman" w:hAnsi="Times New Roman" w:cs="Times New Roman"/>
          <w:sz w:val="24"/>
          <w:szCs w:val="24"/>
        </w:rPr>
        <w:t xml:space="preserve">DHQ: </w:t>
      </w:r>
      <w:r w:rsidR="00EC05E7">
        <w:rPr>
          <w:rFonts w:ascii="Times New Roman" w:hAnsi="Times New Roman" w:cs="Times New Roman"/>
          <w:sz w:val="24"/>
          <w:szCs w:val="24"/>
        </w:rPr>
        <w:t xml:space="preserve">dietary history </w:t>
      </w:r>
      <w:r w:rsidR="00EC05E7" w:rsidRPr="00EC05E7">
        <w:rPr>
          <w:rFonts w:ascii="Times New Roman" w:hAnsi="Times New Roman" w:cs="Times New Roman"/>
          <w:sz w:val="24"/>
          <w:szCs w:val="24"/>
        </w:rPr>
        <w:t>questionnaire</w:t>
      </w:r>
      <w:r w:rsidR="00EC05E7">
        <w:rPr>
          <w:rFonts w:ascii="Times New Roman" w:hAnsi="Times New Roman" w:cs="Times New Roman"/>
          <w:sz w:val="24"/>
          <w:szCs w:val="24"/>
        </w:rPr>
        <w:t>,</w:t>
      </w:r>
      <w:r w:rsidR="00EC05E7" w:rsidRPr="00EC05E7">
        <w:rPr>
          <w:rFonts w:ascii="Times New Roman" w:hAnsi="Times New Roman" w:cs="Times New Roman"/>
          <w:sz w:val="24"/>
          <w:szCs w:val="24"/>
        </w:rPr>
        <w:t xml:space="preserve"> AUC:</w:t>
      </w:r>
      <w:r w:rsidR="006D39AE">
        <w:rPr>
          <w:rFonts w:ascii="Times New Roman" w:hAnsi="Times New Roman" w:cs="Times New Roman"/>
          <w:sz w:val="24"/>
          <w:szCs w:val="24"/>
        </w:rPr>
        <w:t xml:space="preserve"> area </w:t>
      </w:r>
      <w:r w:rsidR="00EC05E7">
        <w:rPr>
          <w:rFonts w:ascii="Times New Roman" w:hAnsi="Times New Roman" w:cs="Times New Roman"/>
          <w:sz w:val="24"/>
          <w:szCs w:val="24"/>
        </w:rPr>
        <w:t>under the curve</w:t>
      </w:r>
      <w:r w:rsidR="005D6844">
        <w:rPr>
          <w:rFonts w:ascii="Times New Roman" w:hAnsi="Times New Roman" w:cs="Times New Roman"/>
          <w:sz w:val="24"/>
          <w:szCs w:val="24"/>
        </w:rPr>
        <w:t xml:space="preserve">, FP: </w:t>
      </w:r>
      <w:r w:rsidR="005D6844" w:rsidRPr="005D6844">
        <w:rPr>
          <w:rFonts w:ascii="Times New Roman" w:hAnsi="Times New Roman" w:cs="Times New Roman"/>
          <w:sz w:val="24"/>
          <w:szCs w:val="24"/>
        </w:rPr>
        <w:t>fungiform papillae</w:t>
      </w:r>
      <w:r w:rsidR="005D6844">
        <w:rPr>
          <w:rFonts w:ascii="Times New Roman" w:hAnsi="Times New Roman" w:cs="Times New Roman"/>
          <w:sz w:val="24"/>
          <w:szCs w:val="24"/>
        </w:rPr>
        <w:t xml:space="preserve">, CP: </w:t>
      </w:r>
      <w:r w:rsidR="005D6844" w:rsidRPr="005D6844">
        <w:rPr>
          <w:rFonts w:ascii="Times New Roman" w:hAnsi="Times New Roman" w:cs="Times New Roman"/>
          <w:sz w:val="24"/>
          <w:szCs w:val="24"/>
        </w:rPr>
        <w:t>circumvallata papilla</w:t>
      </w:r>
      <w:r w:rsidR="005D6844">
        <w:rPr>
          <w:rFonts w:ascii="Times New Roman" w:hAnsi="Times New Roman" w:cs="Times New Roman"/>
          <w:sz w:val="24"/>
          <w:szCs w:val="24"/>
        </w:rPr>
        <w:t>e</w:t>
      </w:r>
    </w:p>
    <w:p w14:paraId="10593CF3" w14:textId="77777777" w:rsidR="00EC05E7" w:rsidRPr="00EC05E7" w:rsidRDefault="00EC05E7">
      <w:pPr>
        <w:rPr>
          <w:rFonts w:ascii="Times New Roman" w:hAnsi="Times New Roman" w:cs="Times New Roman"/>
          <w:b/>
          <w:sz w:val="24"/>
          <w:szCs w:val="24"/>
        </w:rPr>
      </w:pPr>
      <w:r w:rsidRPr="003F03A1">
        <w:rPr>
          <w:rFonts w:ascii="Times New Roman" w:hAnsi="Times New Roman" w:cs="Times New Roman"/>
          <w:b/>
          <w:sz w:val="24"/>
          <w:szCs w:val="24"/>
        </w:rPr>
        <w:t>Supplementary Table 1</w:t>
      </w:r>
      <w:r>
        <w:rPr>
          <w:rFonts w:ascii="Times New Roman" w:hAnsi="Times New Roman" w:cs="Times New Roman"/>
          <w:b/>
          <w:sz w:val="24"/>
          <w:szCs w:val="24"/>
        </w:rPr>
        <w:t xml:space="preserve"> Overview of genetic variants associated with bitter, sweet and umami preferenc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38"/>
        <w:gridCol w:w="1095"/>
        <w:gridCol w:w="1300"/>
        <w:gridCol w:w="1002"/>
        <w:gridCol w:w="221"/>
        <w:gridCol w:w="1244"/>
        <w:gridCol w:w="935"/>
        <w:gridCol w:w="1002"/>
        <w:gridCol w:w="935"/>
      </w:tblGrid>
      <w:tr w:rsidR="00F27BEB" w:rsidRPr="00050746" w14:paraId="5DD4141F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83EA5A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13841">
              <w:rPr>
                <w:rFonts w:ascii="Times New Roman" w:hAnsi="Times New Roman" w:cs="Times New Roman"/>
                <w:b/>
                <w:sz w:val="20"/>
                <w:szCs w:val="20"/>
              </w:rPr>
              <w:t>Gene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C261C0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13841">
              <w:rPr>
                <w:rFonts w:ascii="Times New Roman" w:hAnsi="Times New Roman" w:cs="Times New Roman"/>
                <w:b/>
                <w:sz w:val="20"/>
                <w:szCs w:val="20"/>
              </w:rPr>
              <w:t>SNP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2CE188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6234">
              <w:rPr>
                <w:rFonts w:ascii="Times New Roman" w:hAnsi="Times New Roman" w:cs="Times New Roman"/>
                <w:b/>
                <w:sz w:val="20"/>
                <w:szCs w:val="20"/>
              </w:rPr>
              <w:t>Applied tastant/metho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D515FE" w14:textId="77777777" w:rsidR="00EC05E7" w:rsidRPr="00313841" w:rsidRDefault="0036634A" w:rsidP="00A863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6634A">
              <w:rPr>
                <w:rFonts w:ascii="Times New Roman" w:hAnsi="Times New Roman" w:cs="Times New Roman"/>
                <w:b/>
                <w:sz w:val="20"/>
                <w:szCs w:val="20"/>
              </w:rPr>
              <w:t>Number of studies with confirmed association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EB98737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852FEE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13841">
              <w:rPr>
                <w:rFonts w:ascii="Times New Roman" w:hAnsi="Times New Roman" w:cs="Times New Roman"/>
                <w:b/>
                <w:sz w:val="20"/>
                <w:szCs w:val="20"/>
              </w:rPr>
              <w:t>Finding</w:t>
            </w:r>
            <w:r w:rsidR="00B57D10">
              <w:rPr>
                <w:rFonts w:ascii="Times New Roman" w:hAnsi="Times New Roman" w:cs="Times New Roman"/>
                <w:b/>
                <w:sz w:val="20"/>
                <w:szCs w:val="20"/>
              </w:rPr>
              <w:t>s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8CAD7B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6234">
              <w:rPr>
                <w:rFonts w:ascii="Times New Roman" w:hAnsi="Times New Roman" w:cs="Times New Roman"/>
                <w:b/>
                <w:sz w:val="20"/>
                <w:szCs w:val="20"/>
              </w:rPr>
              <w:t>Reference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E8105D" w14:textId="77777777" w:rsidR="00EC05E7" w:rsidRPr="00313841" w:rsidRDefault="00EC05E7" w:rsidP="00A863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623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Number of studies with no association 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C8A0F7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13841">
              <w:rPr>
                <w:rFonts w:ascii="Times New Roman" w:hAnsi="Times New Roman" w:cs="Times New Roman"/>
                <w:b/>
                <w:sz w:val="20"/>
                <w:szCs w:val="20"/>
              </w:rPr>
              <w:t>Reference</w:t>
            </w:r>
          </w:p>
        </w:tc>
      </w:tr>
      <w:tr w:rsidR="00F27BEB" w:rsidRPr="00050746" w14:paraId="1D063EF8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14D4C9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BITTER TASTE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33EF9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7B8C7D" w14:textId="77777777" w:rsidR="00EC05E7" w:rsidRPr="005457E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C94AF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44D980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CD659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BFE644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F19B5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E0396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0C3E0320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AA65D2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b/>
                <w:sz w:val="20"/>
                <w:szCs w:val="20"/>
              </w:rPr>
              <w:t>DFNA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10E5D6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rs7308201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4DED3B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92A38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E9893F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71325C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sociation with preference of </w:t>
            </w: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dark chocola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A5E624" w14:textId="77777777" w:rsidR="00EC05E7" w:rsidRPr="0007174F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Pirastu, 2016 #18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E35D6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7AAA2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DE610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2CDE409F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0A8D1C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E3339">
              <w:rPr>
                <w:rFonts w:ascii="Times New Roman" w:hAnsi="Times New Roman" w:cs="Times New Roman"/>
                <w:b/>
                <w:sz w:val="20"/>
                <w:szCs w:val="20"/>
              </w:rPr>
              <w:t>DIRC3-AS1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D444A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E3339">
              <w:rPr>
                <w:rFonts w:ascii="Times New Roman" w:hAnsi="Times New Roman" w:cs="Times New Roman"/>
                <w:sz w:val="20"/>
                <w:szCs w:val="20"/>
              </w:rPr>
              <w:t>rs414183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59F66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E3339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4EE1C7" w14:textId="77777777" w:rsidR="00EC05E7" w:rsidRPr="006E333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2385BA4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20A64D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intensity ratings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98BE66" w14:textId="77777777" w:rsidR="00EC05E7" w:rsidRPr="006E3339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eed DR&lt;/Author&gt;&lt;Year&gt;2010&lt;/Year&gt;&lt;RecNum&gt;2940&lt;/RecNum&gt;&lt;DisplayText&gt;(2)&lt;/DisplayText&gt;&lt;record&gt;&lt;rec-number&gt;2940&lt;/rec-number&gt;&lt;foreign-keys&gt;&lt;key app="EN" db-id="9trvse90s5520zewaexvv5aq0ew200a9efz5"&gt;2940&lt;/key&gt;&lt;/foreign-keys&gt;&lt;ref-type name="Journal Article"&gt;17&lt;/ref-type&gt;&lt;contributors&gt;&lt;authors&gt;&lt;author&gt;Reed DR,  Knaapila A &lt;/author&gt;&lt;/authors&gt;&lt;/contributors&gt;&lt;titles&gt;&lt;title&gt;Genetics of taste and smell: poisons and pleasures&lt;/title&gt;&lt;secondary-title&gt;Prog Mol Biol Transl Sci&lt;/secondary-title&gt;&lt;/titles&gt;&lt;periodical&gt;&lt;full-title&gt;Prog Mol Biol Transl Sci&lt;/full-title&gt;&lt;/periodical&gt;&lt;pages&gt;213–240&lt;/pages&gt;&lt;volume&gt;&lt;style face="normal" font="default" charset="238" size="100%"&gt;94&lt;/style&gt;&lt;/volume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" w:tooltip="Reed DR, 2010 #29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E35D6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CD349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6716B1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9B9775D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61CFB4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b/>
                <w:sz w:val="20"/>
                <w:szCs w:val="20"/>
              </w:rPr>
              <w:t>LINC02346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6A1237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rs803469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49C26A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B42ED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77652E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5890B0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sociated with </w:t>
            </w:r>
            <w:r w:rsidRPr="00874320">
              <w:rPr>
                <w:rFonts w:ascii="Times New Roman" w:hAnsi="Times New Roman" w:cs="Times New Roman"/>
                <w:sz w:val="20"/>
                <w:szCs w:val="20"/>
              </w:rPr>
              <w:t>artichokes lik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 (GWAS)</w:t>
            </w:r>
            <w:r w:rsidR="00A8636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B37F0F" w14:textId="77777777" w:rsidR="00EC05E7" w:rsidRPr="0007174F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Pirastu, 2016 #18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E35D6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1E5B7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A77ED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62CE7D9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24F749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B780A">
              <w:rPr>
                <w:rFonts w:ascii="Times New Roman" w:hAnsi="Times New Roman" w:cs="Times New Roman"/>
                <w:b/>
                <w:sz w:val="20"/>
                <w:szCs w:val="20"/>
              </w:rPr>
              <w:t>LOC105370401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2F96D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780A">
              <w:rPr>
                <w:rFonts w:ascii="Times New Roman" w:hAnsi="Times New Roman" w:cs="Times New Roman"/>
                <w:sz w:val="20"/>
                <w:szCs w:val="20"/>
              </w:rPr>
              <w:t>rs1013730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B9ADF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538EA2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693B5A4" w14:textId="77777777" w:rsidR="00EC05E7" w:rsidRPr="00087DC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AC37C8" w14:textId="77777777" w:rsidR="00EC05E7" w:rsidRDefault="00EC05E7" w:rsidP="00E35D6B">
            <w:pPr>
              <w:jc w:val="center"/>
            </w:pPr>
            <w:r w:rsidRPr="00087DCC">
              <w:rPr>
                <w:rFonts w:ascii="Times New Roman" w:hAnsi="Times New Roman" w:cs="Times New Roman"/>
                <w:sz w:val="20"/>
                <w:szCs w:val="20"/>
              </w:rPr>
              <w:t>Associated with PROP intensity ratings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E4E061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E35D6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80B24C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44C4E9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1442D412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2F3B59BD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B42B5F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b/>
                <w:sz w:val="20"/>
                <w:szCs w:val="20"/>
              </w:rPr>
              <w:t>LOC105370401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F0B37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1162399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22329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FC0B4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F49414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5A8AF3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74320">
              <w:rPr>
                <w:rFonts w:ascii="Times New Roman" w:hAnsi="Times New Roman" w:cs="Times New Roman"/>
                <w:sz w:val="20"/>
                <w:szCs w:val="20"/>
              </w:rPr>
              <w:t xml:space="preserve">ssociated with PROP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tensity ratings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9168AA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691A2C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1DF0B7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17A8511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1613DD6D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EE77F8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B780A">
              <w:rPr>
                <w:rFonts w:ascii="Times New Roman" w:hAnsi="Times New Roman" w:cs="Times New Roman"/>
                <w:b/>
                <w:sz w:val="20"/>
                <w:szCs w:val="20"/>
              </w:rPr>
              <w:t>LOC105370401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7D15A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780A">
              <w:rPr>
                <w:rFonts w:ascii="Times New Roman" w:hAnsi="Times New Roman" w:cs="Times New Roman"/>
                <w:sz w:val="20"/>
                <w:szCs w:val="20"/>
              </w:rPr>
              <w:t>rs233161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B44FC2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647FC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10868E8C" w14:textId="77777777" w:rsidR="00EC05E7" w:rsidRPr="00087DC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174C81" w14:textId="77777777" w:rsidR="00EC05E7" w:rsidRDefault="00EC05E7" w:rsidP="00E35D6B">
            <w:pPr>
              <w:jc w:val="center"/>
            </w:pPr>
            <w:r w:rsidRPr="00087DCC">
              <w:rPr>
                <w:rFonts w:ascii="Times New Roman" w:hAnsi="Times New Roman" w:cs="Times New Roman"/>
                <w:sz w:val="20"/>
                <w:szCs w:val="20"/>
              </w:rPr>
              <w:t>Associated with PROP intensity ratings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DEBAD1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B1C87B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64E762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4D0D6621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42DA0A38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22657C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B780A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LOC105370401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9BF31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780A">
              <w:rPr>
                <w:rFonts w:ascii="Times New Roman" w:hAnsi="Times New Roman" w:cs="Times New Roman"/>
                <w:sz w:val="20"/>
                <w:szCs w:val="20"/>
              </w:rPr>
              <w:t>rs714454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C9267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D5D27C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6F8D9C7" w14:textId="77777777" w:rsidR="00EC05E7" w:rsidRPr="00087DC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C7955D" w14:textId="77777777" w:rsidR="00EC05E7" w:rsidRDefault="00EC05E7" w:rsidP="00E35D6B">
            <w:pPr>
              <w:jc w:val="center"/>
            </w:pPr>
            <w:r w:rsidRPr="00087DCC">
              <w:rPr>
                <w:rFonts w:ascii="Times New Roman" w:hAnsi="Times New Roman" w:cs="Times New Roman"/>
                <w:sz w:val="20"/>
                <w:szCs w:val="20"/>
              </w:rPr>
              <w:t>Associated with PROP intensity ratings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B9E41B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70B90D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77E802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7E0C8F1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7304DD00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C6EE45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b/>
                <w:sz w:val="20"/>
                <w:szCs w:val="20"/>
              </w:rPr>
              <w:t>LOC105377448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AFA470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rs2884998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440838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FC3AA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B62677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2726ED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sociated with </w:t>
            </w:r>
            <w:r w:rsidRPr="00874320">
              <w:rPr>
                <w:rFonts w:ascii="Times New Roman" w:hAnsi="Times New Roman" w:cs="Times New Roman"/>
                <w:sz w:val="20"/>
                <w:szCs w:val="20"/>
              </w:rPr>
              <w:t>artichokes lik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GWAS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0D39DF" w14:textId="77777777" w:rsidR="00EC05E7" w:rsidRPr="0007174F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Pirastu, 2016 #18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20FC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D52BF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4BED355E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9F3845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3E7EDE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rs1005095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95CF49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3DE5A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EA12CF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46B0A8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</w:t>
            </w: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 xml:space="preserve"> with artichokes lik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GWAS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F40E52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Pirastu, 2016 #18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D6523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1C7CD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A6E61B6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253003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AFCD44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12200968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626BF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D3C5E7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B5C2873" w14:textId="77777777" w:rsidR="00EC05E7" w:rsidRPr="00B744F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88B599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744F6">
              <w:rPr>
                <w:rFonts w:ascii="Times New Roman" w:hAnsi="Times New Roman" w:cs="Times New Roman"/>
                <w:sz w:val="20"/>
                <w:szCs w:val="20"/>
              </w:rPr>
              <w:t>Associated with PROP intensity ratings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AB5EC3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5F30D0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E06A76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0F6114F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667485E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A74103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75C4EB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rs13836960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102104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CF98C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2F23F92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1A5398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 xml:space="preserve">ssociated with chicory liking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059C74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Pirastu, 2016 #18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4FC46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2DF74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020BC09E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410B31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571358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rs14567120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8DE7D1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031664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47ECF86" w14:textId="77777777" w:rsidR="00EC05E7" w:rsidRPr="000A61A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EC0F4F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A61AB">
              <w:rPr>
                <w:rFonts w:ascii="Times New Roman" w:hAnsi="Times New Roman" w:cs="Times New Roman"/>
                <w:sz w:val="20"/>
                <w:szCs w:val="20"/>
              </w:rPr>
              <w:t xml:space="preserve">Associated with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offee </w:t>
            </w:r>
            <w:r w:rsidRPr="000A61AB">
              <w:rPr>
                <w:rFonts w:ascii="Times New Roman" w:hAnsi="Times New Roman" w:cs="Times New Roman"/>
                <w:sz w:val="20"/>
                <w:szCs w:val="20"/>
              </w:rPr>
              <w:t>liking (GWAS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143C6A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Pirastu, 2016 #18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5E8BD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28A9E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724C73B0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E926DF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84F8B3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74320">
              <w:rPr>
                <w:rFonts w:ascii="Times New Roman" w:hAnsi="Times New Roman" w:cs="Times New Roman"/>
                <w:sz w:val="20"/>
                <w:szCs w:val="20"/>
              </w:rPr>
              <w:t>rs253018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45EB02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55687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E968F87" w14:textId="77777777" w:rsidR="00EC05E7" w:rsidRPr="000A61A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0CFB26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A61AB">
              <w:rPr>
                <w:rFonts w:ascii="Times New Roman" w:hAnsi="Times New Roman" w:cs="Times New Roman"/>
                <w:sz w:val="20"/>
                <w:szCs w:val="20"/>
              </w:rPr>
              <w:t>Associated with broccoli liking (GWAS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0B90C2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Pirastu, 2016 #18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BD45E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2FBC0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73020DE3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FF148E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C481E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E5CA9">
              <w:rPr>
                <w:rFonts w:ascii="Times New Roman" w:hAnsi="Times New Roman" w:cs="Times New Roman"/>
                <w:sz w:val="20"/>
                <w:szCs w:val="20"/>
              </w:rPr>
              <w:t>rs37418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82734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Pr="00B744F6">
              <w:rPr>
                <w:rFonts w:ascii="Times New Roman" w:hAnsi="Times New Roman" w:cs="Times New Roman"/>
                <w:sz w:val="20"/>
                <w:szCs w:val="20"/>
              </w:rPr>
              <w:t xml:space="preserve">itternes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of </w:t>
            </w:r>
            <w:r w:rsidRPr="00B744F6">
              <w:rPr>
                <w:rFonts w:ascii="Times New Roman" w:hAnsi="Times New Roman" w:cs="Times New Roman"/>
                <w:sz w:val="20"/>
                <w:szCs w:val="20"/>
              </w:rPr>
              <w:t>Acesulfame Potassium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C4B6C7" w14:textId="77777777" w:rsidR="00EC05E7" w:rsidRPr="007E5CA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EA4D5AC" w14:textId="77777777" w:rsidR="00EC05E7" w:rsidRPr="007E5CA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A5F81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E5CA9">
              <w:rPr>
                <w:rFonts w:ascii="Times New Roman" w:hAnsi="Times New Roman" w:cs="Times New Roman"/>
                <w:sz w:val="20"/>
                <w:szCs w:val="20"/>
              </w:rPr>
              <w:t xml:space="preserve">Va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arriers</w:t>
            </w:r>
            <w:r w:rsidRPr="007E5CA9">
              <w:rPr>
                <w:rFonts w:ascii="Times New Roman" w:hAnsi="Times New Roman" w:cs="Times New Roman"/>
                <w:sz w:val="20"/>
                <w:szCs w:val="20"/>
              </w:rPr>
              <w:t xml:space="preserve"> perceiv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d</w:t>
            </w:r>
            <w:r w:rsidRPr="007E5CA9">
              <w:rPr>
                <w:rFonts w:ascii="Times New Roman" w:hAnsi="Times New Roman" w:cs="Times New Roman"/>
                <w:sz w:val="20"/>
                <w:szCs w:val="20"/>
              </w:rPr>
              <w:t xml:space="preserve"> significantly more bitterness than Ala homozygot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2C0EBA" w14:textId="77777777" w:rsidR="00EC05E7" w:rsidRPr="007E5CA9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llen AL&lt;/Author&gt;&lt;Year&gt;2013&lt;/Year&gt;&lt;RecNum&gt;2980&lt;/RecNum&gt;&lt;DisplayText&gt;(4)&lt;/DisplayText&gt;&lt;record&gt;&lt;rec-number&gt;2980&lt;/rec-number&gt;&lt;foreign-keys&gt;&lt;key app="EN" db-id="9trvse90s5520zewaexvv5aq0ew200a9efz5"&gt;2980&lt;/key&gt;&lt;/foreign-keys&gt;&lt;ref-type name="Journal Article"&gt;17&lt;/ref-type&gt;&lt;contributors&gt;&lt;authors&gt;&lt;author&gt;Allen AL, McGeary JE, Hayes JE. &lt;/author&gt;&lt;/authors&gt;&lt;/contributors&gt;&lt;titles&gt;&lt;title&gt;Rebaudioside A and Rebaudioside D bitterness do not covary with Acesulfame K bitterness or polymorphisms in TAS2R9 and TAS2R31.&lt;/title&gt;&lt;secondary-title&gt;Chemosens Percept. &lt;/secondary-title&gt;&lt;/titles&gt;&lt;periodical&gt;&lt;full-title&gt;Chemosens Percept.&lt;/full-title&gt;&lt;/periodical&gt;&lt;pages&gt;&lt;style face="normal" font="default" charset="238" size="100%"&gt;3&lt;/style&gt;&lt;/pages&gt;&lt;volume&gt;&lt;style face="normal" font="default" charset="238" size="100%"&gt;6&lt;/style&gt;&lt;/volume&gt;&lt;dates&gt;&lt;year&gt;&lt;style face="normal" font="default" charset="238" size="100%"&gt;2013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" w:tooltip="Allen AL, 2013 #298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3DFD7D" w14:textId="77777777" w:rsidR="00EC05E7" w:rsidRPr="007E5CA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32916F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D5A3B34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DBB101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2250CC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645884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828F5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2699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265A272B" w14:textId="77777777" w:rsidR="00EC05E7" w:rsidRPr="00B744F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9D5796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744F6">
              <w:rPr>
                <w:rFonts w:ascii="Times New Roman" w:hAnsi="Times New Roman" w:cs="Times New Roman"/>
                <w:sz w:val="20"/>
                <w:szCs w:val="20"/>
              </w:rPr>
              <w:t>Associated with PROP intensity ratings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3613D3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A342B8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43681B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21FDB6C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48810406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9DE8DF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FB889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774630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B3803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4B824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1D1704D" w14:textId="77777777" w:rsidR="00EC05E7" w:rsidRPr="00B744F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CE0EA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744F6">
              <w:rPr>
                <w:rFonts w:ascii="Times New Roman" w:hAnsi="Times New Roman" w:cs="Times New Roman"/>
                <w:sz w:val="20"/>
                <w:szCs w:val="20"/>
              </w:rPr>
              <w:t>Associated with PROP intensity ratings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148D28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7820BC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8C80AD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05311F0E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33F4D1F4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842CE7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BB61C7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rs9832668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A2CA30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33646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AA0DDB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66F585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</w:t>
            </w: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 xml:space="preserve"> broccol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liking (GWAS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E5DE0F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hc3R1PC9BdXRob3I+PFllYXI+MjAxNjwvWWVhcj48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Pirastu, 2016 #18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84D12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576CC7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733FDCF6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27584E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B5A33">
              <w:rPr>
                <w:rFonts w:ascii="Times New Roman" w:hAnsi="Times New Roman" w:cs="Times New Roman"/>
                <w:b/>
                <w:sz w:val="20"/>
                <w:szCs w:val="20"/>
              </w:rPr>
              <w:t>OBP2A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7379E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B5A33">
              <w:rPr>
                <w:rFonts w:ascii="Times New Roman" w:hAnsi="Times New Roman" w:cs="Times New Roman"/>
                <w:sz w:val="20"/>
                <w:szCs w:val="20"/>
              </w:rPr>
              <w:t>rs2590498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19983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F27B3C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 (1)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6E782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0525D9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A </w:t>
            </w:r>
            <w:r w:rsidRPr="002B5A33">
              <w:rPr>
                <w:rFonts w:ascii="Times New Roman" w:hAnsi="Times New Roman" w:cs="Times New Roman"/>
                <w:sz w:val="20"/>
                <w:szCs w:val="20"/>
              </w:rPr>
              <w:t>homozyg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es</w:t>
            </w:r>
            <w:r w:rsidRPr="002B5A33">
              <w:rPr>
                <w:rFonts w:ascii="Times New Roman" w:hAnsi="Times New Roman" w:cs="Times New Roman"/>
                <w:sz w:val="20"/>
                <w:szCs w:val="20"/>
              </w:rPr>
              <w:t xml:space="preserve"> perceived PROP 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B5A3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ore bitter than the 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G subjects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89C4F4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Ub21hc3NpbmkgQmFyYmFyb3NzYTwvQXV0aG9yPjxZZWFy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21hc3NpbmkgQmFyYmFyb3NzYTwvQXV0aG9yPjxZZWFy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5" w:tooltip="Tomassini Barbarossa, 2017 #1805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5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55BDA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59708F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517970E0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0CC05A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b/>
                <w:sz w:val="20"/>
                <w:szCs w:val="20"/>
              </w:rPr>
              <w:t>PDSS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3C279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sz w:val="20"/>
                <w:szCs w:val="20"/>
              </w:rPr>
              <w:t>rs221608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C8BA0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45600">
              <w:rPr>
                <w:rFonts w:ascii="Times New Roman" w:hAnsi="Times New Roman" w:cs="Times New Roman"/>
                <w:sz w:val="20"/>
                <w:szCs w:val="20"/>
              </w:rPr>
              <w:t>Coffee consumption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959261" w14:textId="77777777" w:rsidR="00EC05E7" w:rsidRPr="0064560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E1D8C6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9FF3F3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coffee consumption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5EBBD2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6&lt;/Year&gt;&lt;RecNum&gt;2983&lt;/RecNum&gt;&lt;DisplayText&gt;(6)&lt;/DisplayText&gt;&lt;record&gt;&lt;rec-number&gt;2983&lt;/rec-number&gt;&lt;foreign-keys&gt;&lt;key app="EN" db-id="9trvse90s5520zewaexvv5aq0ew200a9efz5"&gt;2983&lt;/key&gt;&lt;/foreign-keys&gt;&lt;ref-type name="Journal Article"&gt;17&lt;/ref-type&gt;&lt;contributors&gt;&lt;authors&gt;&lt;author&gt;Pirastu N, Kooyman M, Robino A, van der Spek A&lt;/author&gt;&lt;author&gt;Navarini L, Amin N,  Karssen LC, Van Duijn CM, Gasparini P&lt;/author&gt;&lt;/authors&gt;&lt;/contributors&gt;&lt;titles&gt;&lt;title&gt;Non-additive genome-wide association scan reveals a new gene associated with habitual coffee consumption&lt;/title&gt;&lt;secondary-title&gt;Sci Rep&lt;/secondary-title&gt;&lt;/titles&gt;&lt;periodical&gt;&lt;full-title&gt;Scientific Reports&lt;/full-title&gt;&lt;abbr-1&gt;Sci Rep&lt;/abbr-1&gt;&lt;/periodical&gt;&lt;volume&gt;&lt;style face="normal" font="default" charset="238" size="100%"&gt;6&lt;/style&gt;&lt;/volume&gt;&lt;number&gt;31590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Pirastu N, 2016 #298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583B9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F2AA3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2506C439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EC1A3E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b/>
                <w:sz w:val="20"/>
                <w:szCs w:val="20"/>
              </w:rPr>
              <w:t>PDSS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B7805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sz w:val="20"/>
                <w:szCs w:val="20"/>
              </w:rPr>
              <w:t>rs656847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C3257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45600">
              <w:rPr>
                <w:rFonts w:ascii="Times New Roman" w:hAnsi="Times New Roman" w:cs="Times New Roman"/>
                <w:sz w:val="20"/>
                <w:szCs w:val="20"/>
              </w:rPr>
              <w:t>Coffee consumption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81A90A" w14:textId="77777777" w:rsidR="00EC05E7" w:rsidRPr="0064560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0E3EB7C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1E252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coffee consumption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839E9B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6&lt;/Year&gt;&lt;RecNum&gt;2983&lt;/RecNum&gt;&lt;DisplayText&gt;(6)&lt;/DisplayText&gt;&lt;record&gt;&lt;rec-number&gt;2983&lt;/rec-number&gt;&lt;foreign-keys&gt;&lt;key app="EN" db-id="9trvse90s5520zewaexvv5aq0ew200a9efz5"&gt;2983&lt;/key&gt;&lt;/foreign-keys&gt;&lt;ref-type name="Journal Article"&gt;17&lt;/ref-type&gt;&lt;contributors&gt;&lt;authors&gt;&lt;author&gt;Pirastu N, Kooyman M, Robino A, van der Spek A&lt;/author&gt;&lt;author&gt;Navarini L, Amin N,  Karssen LC, Van Duijn CM, Gasparini P&lt;/author&gt;&lt;/authors&gt;&lt;/contributors&gt;&lt;titles&gt;&lt;title&gt;Non-additive genome-wide association scan reveals a new gene associated with habitual coffee consumption&lt;/title&gt;&lt;secondary-title&gt;Sci Rep&lt;/secondary-title&gt;&lt;/titles&gt;&lt;periodical&gt;&lt;full-title&gt;Scientific Reports&lt;/full-title&gt;&lt;abbr-1&gt;Sci Rep&lt;/abbr-1&gt;&lt;/periodical&gt;&lt;volume&gt;&lt;style face="normal" font="default" charset="238" size="100%"&gt;6&lt;/style&gt;&lt;/volume&gt;&lt;number&gt;31590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Pirastu N, 2016 #298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6899E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E59EB8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7E4215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A28E36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b/>
                <w:sz w:val="20"/>
                <w:szCs w:val="20"/>
              </w:rPr>
              <w:t>PDSS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36566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sz w:val="20"/>
                <w:szCs w:val="20"/>
              </w:rPr>
              <w:t>rs694225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9C99E2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45600">
              <w:rPr>
                <w:rFonts w:ascii="Times New Roman" w:hAnsi="Times New Roman" w:cs="Times New Roman"/>
                <w:sz w:val="20"/>
                <w:szCs w:val="20"/>
              </w:rPr>
              <w:t>Coffee consumption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C85A5B" w14:textId="77777777" w:rsidR="00EC05E7" w:rsidRPr="0064560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43F141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F1ED86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coffee consumption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32189A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6&lt;/Year&gt;&lt;RecNum&gt;2983&lt;/RecNum&gt;&lt;DisplayText&gt;(6)&lt;/DisplayText&gt;&lt;record&gt;&lt;rec-number&gt;2983&lt;/rec-number&gt;&lt;foreign-keys&gt;&lt;key app="EN" db-id="9trvse90s5520zewaexvv5aq0ew200a9efz5"&gt;2983&lt;/key&gt;&lt;/foreign-keys&gt;&lt;ref-type name="Journal Article"&gt;17&lt;/ref-type&gt;&lt;contributors&gt;&lt;authors&gt;&lt;author&gt;Pirastu N, Kooyman M, Robino A, van der Spek A&lt;/author&gt;&lt;author&gt;Navarini L, Amin N,  Karssen LC, Van Duijn CM, Gasparini P&lt;/author&gt;&lt;/authors&gt;&lt;/contributors&gt;&lt;titles&gt;&lt;title&gt;Non-additive genome-wide association scan reveals a new gene associated with habitual coffee consumption&lt;/title&gt;&lt;secondary-title&gt;Sci Rep&lt;/secondary-title&gt;&lt;/titles&gt;&lt;periodical&gt;&lt;full-title&gt;Scientific Reports&lt;/full-title&gt;&lt;abbr-1&gt;Sci Rep&lt;/abbr-1&gt;&lt;/periodical&gt;&lt;volume&gt;&lt;style face="normal" font="default" charset="238" size="100%"&gt;6&lt;/style&gt;&lt;/volume&gt;&lt;number&gt;31590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Pirastu N, 2016 #298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E6AD9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9DD43E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1625C3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DF159E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b/>
                <w:sz w:val="20"/>
                <w:szCs w:val="20"/>
              </w:rPr>
              <w:t>PDSS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4D052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sz w:val="20"/>
                <w:szCs w:val="20"/>
              </w:rPr>
              <w:t>rs774531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CC3A5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45600">
              <w:rPr>
                <w:rFonts w:ascii="Times New Roman" w:hAnsi="Times New Roman" w:cs="Times New Roman"/>
                <w:sz w:val="20"/>
                <w:szCs w:val="20"/>
              </w:rPr>
              <w:t>Coffee consumption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E79916" w14:textId="77777777" w:rsidR="00EC05E7" w:rsidRPr="0064560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FE8CDB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28AE8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coffee consumption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BC9B82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6&lt;/Year&gt;&lt;RecNum&gt;2983&lt;/RecNum&gt;&lt;DisplayText&gt;(6)&lt;/DisplayText&gt;&lt;record&gt;&lt;rec-number&gt;2983&lt;/rec-number&gt;&lt;foreign-keys&gt;&lt;key app="EN" db-id="9trvse90s5520zewaexvv5aq0ew200a9efz5"&gt;2983&lt;/key&gt;&lt;/foreign-keys&gt;&lt;ref-type name="Journal Article"&gt;17&lt;/ref-type&gt;&lt;contributors&gt;&lt;authors&gt;&lt;author&gt;Pirastu N, Kooyman M, Robino A, van der Spek A&lt;/author&gt;&lt;author&gt;Navarini L, Amin N,  Karssen LC, Van Duijn CM, Gasparini P&lt;/author&gt;&lt;/authors&gt;&lt;/contributors&gt;&lt;titles&gt;&lt;title&gt;Non-additive genome-wide association scan reveals a new gene associated with habitual coffee consumption&lt;/title&gt;&lt;secondary-title&gt;Sci Rep&lt;/secondary-title&gt;&lt;/titles&gt;&lt;periodical&gt;&lt;full-title&gt;Scientific Reports&lt;/full-title&gt;&lt;abbr-1&gt;Sci Rep&lt;/abbr-1&gt;&lt;/periodical&gt;&lt;volume&gt;&lt;style face="normal" font="default" charset="238" size="100%"&gt;6&lt;/style&gt;&lt;/volume&gt;&lt;number&gt;31590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Pirastu N, 2016 #298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A6869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8744AC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4E5A2B86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779840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b/>
                <w:sz w:val="20"/>
                <w:szCs w:val="20"/>
              </w:rPr>
              <w:t>PDSS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18778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sz w:val="20"/>
                <w:szCs w:val="20"/>
              </w:rPr>
              <w:t>rs775474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AF9E8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45600">
              <w:rPr>
                <w:rFonts w:ascii="Times New Roman" w:hAnsi="Times New Roman" w:cs="Times New Roman"/>
                <w:sz w:val="20"/>
                <w:szCs w:val="20"/>
              </w:rPr>
              <w:t>Coffee consumption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60E135" w14:textId="77777777" w:rsidR="00EC05E7" w:rsidRPr="0064560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0AC6B0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928492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coffee consumption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F4A224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6&lt;/Year&gt;&lt;RecNum&gt;2983&lt;/RecNum&gt;&lt;DisplayText&gt;(6)&lt;/DisplayText&gt;&lt;record&gt;&lt;rec-number&gt;2983&lt;/rec-number&gt;&lt;foreign-keys&gt;&lt;key app="EN" db-id="9trvse90s5520zewaexvv5aq0ew200a9efz5"&gt;2983&lt;/key&gt;&lt;/foreign-keys&gt;&lt;ref-type name="Journal Article"&gt;17&lt;/ref-type&gt;&lt;contributors&gt;&lt;authors&gt;&lt;author&gt;Pirastu N, Kooyman M, Robino A, van der Spek A&lt;/author&gt;&lt;author&gt;Navarini L, Amin N,  Karssen LC, Van Duijn CM, Gasparini P&lt;/author&gt;&lt;/authors&gt;&lt;/contributors&gt;&lt;titles&gt;&lt;title&gt;Non-additive genome-wide association scan reveals a new gene associated with habitual coffee consumption&lt;/title&gt;&lt;secondary-title&gt;Sci Rep&lt;/secondary-title&gt;&lt;/titles&gt;&lt;periodical&gt;&lt;full-title&gt;Scientific Reports&lt;/full-title&gt;&lt;abbr-1&gt;Sci Rep&lt;/abbr-1&gt;&lt;/periodical&gt;&lt;volume&gt;&lt;style face="normal" font="default" charset="238" size="100%"&gt;6&lt;/style&gt;&lt;/volume&gt;&lt;number&gt;31590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Pirastu N, 2016 #298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FD156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2AA72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24A15E6F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4496A8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b/>
                <w:sz w:val="20"/>
                <w:szCs w:val="20"/>
              </w:rPr>
              <w:t>PDSS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54A937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13B1B">
              <w:rPr>
                <w:rFonts w:ascii="Times New Roman" w:hAnsi="Times New Roman" w:cs="Times New Roman"/>
                <w:sz w:val="20"/>
                <w:szCs w:val="20"/>
              </w:rPr>
              <w:t>rs938663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EC51F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45600">
              <w:rPr>
                <w:rFonts w:ascii="Times New Roman" w:hAnsi="Times New Roman" w:cs="Times New Roman"/>
                <w:sz w:val="20"/>
                <w:szCs w:val="20"/>
              </w:rPr>
              <w:t>Coffee consumption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111FF0" w14:textId="77777777" w:rsidR="00EC05E7" w:rsidRPr="0064560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502FE7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E84776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coffee consumption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0A50DC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6&lt;/Year&gt;&lt;RecNum&gt;2983&lt;/RecNum&gt;&lt;DisplayText&gt;(6)&lt;/DisplayText&gt;&lt;record&gt;&lt;rec-number&gt;2983&lt;/rec-number&gt;&lt;foreign-keys&gt;&lt;key app="EN" db-id="9trvse90s5520zewaexvv5aq0ew200a9efz5"&gt;2983&lt;/key&gt;&lt;/foreign-keys&gt;&lt;ref-type name="Journal Article"&gt;17&lt;/ref-type&gt;&lt;contributors&gt;&lt;authors&gt;&lt;author&gt;Pirastu N, Kooyman M, Robino A, van der Spek A&lt;/author&gt;&lt;author&gt;Navarini L, Amin N,  Karssen LC, Van Duijn CM, Gasparini P&lt;/author&gt;&lt;/authors&gt;&lt;/contributors&gt;&lt;titles&gt;&lt;title&gt;Non-additive genome-wide association scan reveals a new gene associated with habitual coffee consumption&lt;/title&gt;&lt;secondary-title&gt;Sci Rep&lt;/secondary-title&gt;&lt;/titles&gt;&lt;periodical&gt;&lt;full-title&gt;Scientific Reports&lt;/full-title&gt;&lt;abbr-1&gt;Sci Rep&lt;/abbr-1&gt;&lt;/periodical&gt;&lt;volume&gt;&lt;style face="normal" font="default" charset="238" size="100%"&gt;6&lt;/style&gt;&lt;/volume&gt;&lt;number&gt;31590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Pirastu N, 2016 #298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CCDD57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542F2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3D37DC9E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B08072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266D9">
              <w:rPr>
                <w:rFonts w:ascii="Times New Roman" w:hAnsi="Times New Roman" w:cs="Times New Roman"/>
                <w:b/>
                <w:sz w:val="20"/>
                <w:szCs w:val="20"/>
              </w:rPr>
              <w:t>PRH1-TAS2R14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3C712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745E1">
              <w:rPr>
                <w:rFonts w:ascii="Times New Roman" w:hAnsi="Times New Roman" w:cs="Times New Roman"/>
                <w:sz w:val="20"/>
                <w:szCs w:val="20"/>
              </w:rPr>
              <w:t>rs103139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CCBF0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A3B2C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24D04F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C35210" w14:textId="77777777" w:rsidR="00EC05E7" w:rsidRPr="00050746" w:rsidRDefault="00EC05E7" w:rsidP="00A863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</w:t>
            </w:r>
            <w:r w:rsidRPr="004D13EF">
              <w:rPr>
                <w:rFonts w:ascii="Times New Roman" w:hAnsi="Times New Roman" w:cs="Times New Roman"/>
                <w:sz w:val="20"/>
                <w:szCs w:val="20"/>
              </w:rPr>
              <w:t xml:space="preserve"> the perceived intensity of suprathreshold quinine solution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(concentration-dependent) and </w:t>
            </w:r>
            <w:r w:rsidRPr="00792A85">
              <w:rPr>
                <w:rFonts w:ascii="Times New Roman" w:hAnsi="Times New Roman" w:cs="Times New Roman"/>
                <w:sz w:val="20"/>
                <w:szCs w:val="20"/>
              </w:rPr>
              <w:t>detection threshold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3018B7" w14:textId="77777777" w:rsidR="00EC05E7" w:rsidRPr="000745E1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RkYTwvQXV0aG9yPjxZZWFyPjIwMTQ8L1llYXI+PFJl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RkYTwvQXV0aG9yPjxZZWFyPjIwMTQ8L1llYXI+PFJl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7" w:tooltip="Ledda, 2014 #192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30E358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8E9006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029C5C96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177A35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266D9">
              <w:rPr>
                <w:rFonts w:ascii="Times New Roman" w:hAnsi="Times New Roman" w:cs="Times New Roman"/>
                <w:b/>
                <w:sz w:val="20"/>
                <w:szCs w:val="20"/>
              </w:rPr>
              <w:t>PRH1-TAS2R14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B810CE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13EF">
              <w:rPr>
                <w:rFonts w:ascii="Times New Roman" w:hAnsi="Times New Roman" w:cs="Times New Roman"/>
                <w:sz w:val="20"/>
                <w:szCs w:val="20"/>
              </w:rPr>
              <w:t>rs818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69889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0745E1">
              <w:rPr>
                <w:rFonts w:ascii="Times New Roman" w:hAnsi="Times New Roman" w:cs="Times New Roman"/>
                <w:sz w:val="20"/>
                <w:szCs w:val="20"/>
              </w:rPr>
              <w:t>affe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AA46A6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C652BE4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519EA6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4D13EF">
              <w:rPr>
                <w:rFonts w:ascii="Times New Roman" w:hAnsi="Times New Roman" w:cs="Times New Roman"/>
                <w:sz w:val="20"/>
                <w:szCs w:val="20"/>
              </w:rPr>
              <w:t>ssociated with caffeine detection threshold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401175" w14:textId="77777777" w:rsidR="00EC05E7" w:rsidRPr="000745E1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RkYTwvQXV0aG9yPjxZZWFyPjIwMTQ8L1llYXI+PFJl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RkYTwvQXV0aG9yPjxZZWFyPjIwMTQ8L1llYXI+PFJl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7" w:tooltip="Ledda, 2014 #192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EA9677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9B085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4A35C5D3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988B95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PRH1-TAS2R14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TAS2R20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2FA99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1084527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8A3497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104ECF" w14:textId="77777777" w:rsidR="00EC05E7" w:rsidRPr="00E87C2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6AC3FC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169FF6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quinine intensity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0379E9" w14:textId="77777777" w:rsidR="00EC05E7" w:rsidRPr="00E87C2E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689572" w14:textId="77777777" w:rsidR="00EC05E7" w:rsidRPr="00E87C2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39F9EE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6656C73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F3097F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PRH1-TAS2R14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TAS2R20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BFF87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1222692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AB06C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30DB10" w14:textId="77777777" w:rsidR="00EC05E7" w:rsidRPr="00E87C2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950C09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F846A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quinine intensity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B558D" w14:textId="77777777" w:rsidR="00EC05E7" w:rsidRPr="00E87C2E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CDD6BE" w14:textId="77777777" w:rsidR="00EC05E7" w:rsidRPr="00E87C2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B40CA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7CE61099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24C985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D2217">
              <w:rPr>
                <w:rFonts w:ascii="Times New Roman" w:hAnsi="Times New Roman" w:cs="Times New Roman"/>
                <w:b/>
                <w:sz w:val="20"/>
                <w:szCs w:val="20"/>
              </w:rPr>
              <w:t>PRH1-TAS2R14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</w:t>
            </w:r>
            <w:r w:rsidRPr="007E5CA9">
              <w:rPr>
                <w:rFonts w:ascii="Times New Roman" w:hAnsi="Times New Roman" w:cs="Times New Roman"/>
                <w:b/>
                <w:sz w:val="20"/>
                <w:szCs w:val="20"/>
              </w:rPr>
              <w:t>TAS2R31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53AC8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E5CA9">
              <w:rPr>
                <w:rFonts w:ascii="Times New Roman" w:hAnsi="Times New Roman" w:cs="Times New Roman"/>
                <w:sz w:val="20"/>
                <w:szCs w:val="20"/>
              </w:rPr>
              <w:t>rs1077242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0FE177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06EAD">
              <w:rPr>
                <w:rFonts w:ascii="Times New Roman" w:hAnsi="Times New Roman" w:cs="Times New Roman"/>
                <w:sz w:val="20"/>
                <w:szCs w:val="20"/>
              </w:rPr>
              <w:t>Bitterness of Acesulfame Potassium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493AD7" w14:textId="77777777" w:rsidR="00EC05E7" w:rsidRPr="007E5CA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0D63352E" w14:textId="77777777" w:rsidR="00EC05E7" w:rsidRPr="007E5CA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FBEED8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E5CA9">
              <w:rPr>
                <w:rFonts w:ascii="Times New Roman" w:hAnsi="Times New Roman" w:cs="Times New Roman"/>
                <w:sz w:val="20"/>
                <w:szCs w:val="20"/>
              </w:rPr>
              <w:t xml:space="preserve">Ile homozygotes and heterozygotes perceived greater bitterness </w:t>
            </w:r>
            <w:r w:rsidRPr="007E5CA9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</w:t>
            </w:r>
            <w:r w:rsidR="00A8636B">
              <w:rPr>
                <w:rFonts w:ascii="Times New Roman" w:hAnsi="Times New Roman" w:cs="Times New Roman"/>
                <w:sz w:val="20"/>
                <w:szCs w:val="20"/>
              </w:rPr>
              <w:t xml:space="preserve">ompared to the non-functioning </w:t>
            </w:r>
            <w:r w:rsidRPr="007E5CA9">
              <w:rPr>
                <w:rFonts w:ascii="Times New Roman" w:hAnsi="Times New Roman" w:cs="Times New Roman"/>
                <w:sz w:val="20"/>
                <w:szCs w:val="20"/>
              </w:rPr>
              <w:t>Val homozygotes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0692BC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llen AL&lt;/Author&gt;&lt;Year&gt;2013&lt;/Year&gt;&lt;RecNum&gt;2980&lt;/RecNum&gt;&lt;DisplayText&gt;(4)&lt;/DisplayText&gt;&lt;record&gt;&lt;rec-number&gt;2980&lt;/rec-number&gt;&lt;foreign-keys&gt;&lt;key app="EN" db-id="9trvse90s5520zewaexvv5aq0ew200a9efz5"&gt;2980&lt;/key&gt;&lt;/foreign-keys&gt;&lt;ref-type name="Journal Article"&gt;17&lt;/ref-type&gt;&lt;contributors&gt;&lt;authors&gt;&lt;author&gt;Allen AL, McGeary JE, Hayes JE. &lt;/author&gt;&lt;/authors&gt;&lt;/contributors&gt;&lt;titles&gt;&lt;title&gt;Rebaudioside A and Rebaudioside D bitterness do not covary with Acesulfame K bitterness or polymorphisms in TAS2R9 and TAS2R31.&lt;/title&gt;&lt;secondary-title&gt;Chemosens Percept. &lt;/secondary-title&gt;&lt;/titles&gt;&lt;periodical&gt;&lt;full-title&gt;Chemosens Percept.&lt;/full-title&gt;&lt;/periodical&gt;&lt;pages&gt;&lt;style face="normal" font="default" charset="238" size="100%"&gt;3&lt;/style&gt;&lt;/pages&gt;&lt;volume&gt;&lt;style face="normal" font="default" charset="238" size="100%"&gt;6&lt;/style&gt;&lt;/volume&gt;&lt;dates&gt;&lt;year&gt;&lt;style face="normal" font="default" charset="238" size="100%"&gt;2013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" w:tooltip="Allen AL, 2013 #298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380DF6" w14:textId="77777777" w:rsidR="00EC05E7" w:rsidRPr="00986DEF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7C842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0C9DB511" w14:textId="77777777" w:rsidTr="003737B4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17AE47" w14:textId="77777777" w:rsidR="00EC05E7" w:rsidRPr="00F4241C" w:rsidRDefault="00EC05E7" w:rsidP="003737B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D221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RH1-TAS2R14 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(</w:t>
            </w:r>
            <w:r w:rsidRPr="00986DEF">
              <w:rPr>
                <w:rFonts w:ascii="Times New Roman" w:hAnsi="Times New Roman" w:cs="Times New Roman"/>
                <w:b/>
                <w:sz w:val="20"/>
                <w:szCs w:val="20"/>
              </w:rPr>
              <w:t>TAS2R43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859477" w14:textId="77777777" w:rsidR="00EC05E7" w:rsidRDefault="00EC05E7" w:rsidP="003737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6DEF">
              <w:rPr>
                <w:rFonts w:ascii="Times New Roman" w:hAnsi="Times New Roman" w:cs="Times New Roman"/>
                <w:sz w:val="20"/>
                <w:szCs w:val="20"/>
              </w:rPr>
              <w:t>rs6815701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9D5553" w14:textId="77777777" w:rsidR="00EC05E7" w:rsidRDefault="00EC05E7" w:rsidP="003737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6DEF">
              <w:rPr>
                <w:rFonts w:ascii="Times New Roman" w:hAnsi="Times New Roman" w:cs="Times New Roman"/>
                <w:sz w:val="20"/>
                <w:szCs w:val="20"/>
              </w:rPr>
              <w:t xml:space="preserve">Bitternes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f aloin and saccharin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DF1E8E" w14:textId="77777777" w:rsidR="00EC05E7" w:rsidRPr="00986DEF" w:rsidRDefault="00EC05E7" w:rsidP="003737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 (1)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A3F96A" w14:textId="77777777" w:rsidR="00EC05E7" w:rsidRPr="00986DEF" w:rsidRDefault="00EC05E7" w:rsidP="003737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A42A73" w14:textId="77777777" w:rsidR="00EC05E7" w:rsidRPr="00050746" w:rsidRDefault="00EC05E7" w:rsidP="003737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6DEF">
              <w:rPr>
                <w:rFonts w:ascii="Times New Roman" w:hAnsi="Times New Roman" w:cs="Times New Roman"/>
                <w:sz w:val="20"/>
                <w:szCs w:val="20"/>
              </w:rPr>
              <w:t xml:space="preserve">The most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loin and saccharin </w:t>
            </w:r>
            <w:r w:rsidRPr="00986DEF">
              <w:rPr>
                <w:rFonts w:ascii="Times New Roman" w:hAnsi="Times New Roman" w:cs="Times New Roman"/>
                <w:sz w:val="20"/>
                <w:szCs w:val="20"/>
              </w:rPr>
              <w:t>sensitive individuals had at least one W35 allel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FD80E6" w14:textId="77777777" w:rsidR="00EC05E7" w:rsidRPr="00986DEF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ronin&lt;/Author&gt;&lt;Year&gt;2007&lt;/Year&gt;&lt;RecNum&gt;2847&lt;/RecNum&gt;&lt;DisplayText&gt;(9)&lt;/DisplayText&gt;&lt;record&gt;&lt;rec-number&gt;2847&lt;/rec-number&gt;&lt;foreign-keys&gt;&lt;key app="EN" db-id="9trvse90s5520zewaexvv5aq0ew200a9efz5"&gt;2847&lt;/key&gt;&lt;/foreign-keys&gt;&lt;ref-type name="Journal Article"&gt;17&lt;/ref-type&gt;&lt;contributors&gt;&lt;authors&gt;&lt;author&gt;Pronin, A. N.&lt;/author&gt;&lt;author&gt;Xu, H.&lt;/author&gt;&lt;author&gt;Tang, H.&lt;/author&gt;&lt;author&gt;Zhang, L.&lt;/author&gt;&lt;author&gt;Li, Q.&lt;/author&gt;&lt;author&gt;Li, X.&lt;/author&gt;&lt;/authors&gt;&lt;/contributors&gt;&lt;titles&gt;&lt;title&gt;Specific Alleles of Bitter Receptor Genes Influence Human Sensitivity to the Bitterness of Aloin and Saccharin&lt;/title&gt;&lt;/titles&gt;&lt;pages&gt;1403-1408&lt;/pages&gt;&lt;volume&gt;17&lt;/volume&gt;&lt;number&gt;16&lt;/number&gt;&lt;dates&gt;&lt;year&gt;2007&lt;/year&gt;&lt;/dates&gt;&lt;urls&gt;&lt;related-urls&gt;&lt;url&gt;https://www.scopus.com/inward/record.uri?eid=2-s2.0-34547858150&amp;amp;doi=10.1016%2fj.cub.2007.07.046&amp;amp;partnerID=40&amp;amp;md5=cf83f22561df6a468043454c73073fed&lt;/url&gt;&lt;/related-urls&gt;&lt;/urls&gt;&lt;electronic-resource-num&gt;10.1016/j.cub.2007.07.046&amp;#xD;Export Date 12 April 201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9" w:tooltip="Pronin, 2007 #2847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9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6F2F6" w14:textId="77777777" w:rsidR="00EC05E7" w:rsidRPr="00986DEF" w:rsidRDefault="00EC05E7" w:rsidP="003737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E3A780" w14:textId="77777777" w:rsidR="00EC05E7" w:rsidRPr="00050746" w:rsidRDefault="00EC05E7" w:rsidP="003737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7D9EF379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37FF4E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D2217">
              <w:rPr>
                <w:rFonts w:ascii="Times New Roman" w:hAnsi="Times New Roman" w:cs="Times New Roman"/>
                <w:b/>
                <w:sz w:val="20"/>
                <w:szCs w:val="20"/>
              </w:rPr>
              <w:t>PRH1-TAS2R14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TAS2R46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4A1AAC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D13EF">
              <w:rPr>
                <w:rFonts w:ascii="Times New Roman" w:hAnsi="Times New Roman" w:cs="Times New Roman"/>
                <w:sz w:val="20"/>
                <w:szCs w:val="20"/>
              </w:rPr>
              <w:t>rs270837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EDE8F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itterness of</w:t>
            </w:r>
            <w:r w:rsidRPr="000745E1">
              <w:rPr>
                <w:rFonts w:ascii="Times New Roman" w:hAnsi="Times New Roman" w:cs="Times New Roman"/>
                <w:sz w:val="20"/>
                <w:szCs w:val="20"/>
              </w:rPr>
              <w:t xml:space="preserve"> caffe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0F1337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860E38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063F0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</w:t>
            </w:r>
            <w:r w:rsidRPr="004D13EF">
              <w:rPr>
                <w:rFonts w:ascii="Times New Roman" w:hAnsi="Times New Roman" w:cs="Times New Roman"/>
                <w:sz w:val="20"/>
                <w:szCs w:val="20"/>
              </w:rPr>
              <w:t xml:space="preserve"> with the perceived bitterness of caffe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GWAS)</w:t>
            </w:r>
            <w:r w:rsidRPr="004D13E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AD198E" w14:textId="77777777" w:rsidR="00EC05E7" w:rsidRPr="000745E1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RkYTwvQXV0aG9yPjxZZWFyPjIwMTQ8L1llYXI+PFJl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RkYTwvQXV0aG9yPjxZZWFyPjIwMTQ8L1llYXI+PFJl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7" w:tooltip="Ledda, 2014 #192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BA3BE6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989BD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6F8E8E29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EF5288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266D9">
              <w:rPr>
                <w:rFonts w:ascii="Times New Roman" w:hAnsi="Times New Roman" w:cs="Times New Roman"/>
                <w:b/>
                <w:sz w:val="20"/>
                <w:szCs w:val="20"/>
              </w:rPr>
              <w:t>PRH1-TAS2R14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TAS2R46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3E02B2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2834">
              <w:rPr>
                <w:rFonts w:ascii="Times New Roman" w:hAnsi="Times New Roman" w:cs="Times New Roman"/>
                <w:sz w:val="20"/>
                <w:szCs w:val="20"/>
              </w:rPr>
              <w:t>rs270837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FA57F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745E1">
              <w:rPr>
                <w:rFonts w:ascii="Times New Roman" w:hAnsi="Times New Roman" w:cs="Times New Roman"/>
                <w:sz w:val="20"/>
                <w:szCs w:val="20"/>
              </w:rPr>
              <w:t>PROP, quinine and caffe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tensity, detection threshol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0D1E0F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F46E6E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165596" w14:textId="77777777" w:rsidR="00EC05E7" w:rsidRPr="0056190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</w:t>
            </w:r>
            <w:r w:rsidRPr="0056190B">
              <w:rPr>
                <w:rFonts w:ascii="Times New Roman" w:hAnsi="Times New Roman" w:cs="Times New Roman"/>
                <w:sz w:val="20"/>
                <w:szCs w:val="20"/>
              </w:rPr>
              <w:t xml:space="preserve"> caffeine detection</w:t>
            </w:r>
          </w:p>
          <w:p w14:paraId="79DE3182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6190B">
              <w:rPr>
                <w:rFonts w:ascii="Times New Roman" w:hAnsi="Times New Roman" w:cs="Times New Roman"/>
                <w:sz w:val="20"/>
                <w:szCs w:val="20"/>
              </w:rPr>
              <w:t xml:space="preserve">threshol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1E3625" w14:textId="77777777" w:rsidR="00EC05E7" w:rsidRPr="000745E1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RkYTwvQXV0aG9yPjxZZWFyPjIwMTQ8L1llYXI+PFJl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RkYTwvQXV0aG9yPjxZZWFyPjIwMTQ8L1llYXI+PFJl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7" w:tooltip="Ledda, 2014 #192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101544" w14:textId="77777777" w:rsidR="00EC05E7" w:rsidRPr="000745E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0C93C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052E081D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F0BCAC" w14:textId="77777777" w:rsidR="00EC05E7" w:rsidRPr="00EF38AD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A2DE0">
              <w:rPr>
                <w:rFonts w:ascii="Times New Roman" w:hAnsi="Times New Roman" w:cs="Times New Roman"/>
                <w:b/>
                <w:sz w:val="20"/>
                <w:szCs w:val="20"/>
              </w:rPr>
              <w:t>TAS1R1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82DD0B" w14:textId="77777777" w:rsidR="00EC05E7" w:rsidRPr="00350CB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A2DE0">
              <w:rPr>
                <w:rFonts w:ascii="Times New Roman" w:hAnsi="Times New Roman" w:cs="Times New Roman"/>
                <w:sz w:val="20"/>
                <w:szCs w:val="20"/>
              </w:rPr>
              <w:t>rs1749255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669836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D4A00">
              <w:rPr>
                <w:rFonts w:ascii="Times New Roman" w:hAnsi="Times New Roman" w:cs="Times New Roman"/>
                <w:sz w:val="20"/>
                <w:szCs w:val="20"/>
              </w:rPr>
              <w:t>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E9FF5A" w14:textId="77777777" w:rsidR="00EC05E7" w:rsidRPr="00ED4A0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CF5C7DA" w14:textId="77777777" w:rsidR="00EC05E7" w:rsidRPr="00FA2DE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01042E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A2DE0">
              <w:rPr>
                <w:rFonts w:ascii="Times New Roman" w:hAnsi="Times New Roman" w:cs="Times New Roman"/>
                <w:sz w:val="20"/>
                <w:szCs w:val="20"/>
              </w:rPr>
              <w:t xml:space="preserve">TT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nd CT </w:t>
            </w:r>
            <w:r w:rsidRPr="00FA2DE0">
              <w:rPr>
                <w:rFonts w:ascii="Times New Roman" w:hAnsi="Times New Roman" w:cs="Times New Roman"/>
                <w:sz w:val="20"/>
                <w:szCs w:val="20"/>
              </w:rPr>
              <w:t xml:space="preserve">reported significantly lower intensities than CC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dividuals (</w:t>
            </w:r>
            <w:r w:rsidRPr="00FA2DE0">
              <w:rPr>
                <w:rFonts w:ascii="Times New Roman" w:hAnsi="Times New Roman" w:cs="Times New Roman"/>
                <w:sz w:val="20"/>
                <w:szCs w:val="20"/>
              </w:rPr>
              <w:t>applied to the F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CP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0A6101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awal S&lt;/Author&gt;&lt;Year&gt;2013&lt;/Year&gt;&lt;RecNum&gt;2950&lt;/RecNum&gt;&lt;DisplayText&gt;(10)&lt;/DisplayText&gt;&lt;record&gt;&lt;rec-number&gt;2950&lt;/rec-number&gt;&lt;foreign-keys&gt;&lt;key app="EN" db-id="9trvse90s5520zewaexvv5aq0ew200a9efz5"&gt;2950&lt;/key&gt;&lt;/foreign-keys&gt;&lt;ref-type name="Journal Article"&gt;17&lt;/ref-type&gt;&lt;contributors&gt;&lt;authors&gt;&lt;author&gt;Rawal S, Hayes JE, Wallace MR, Bartoshuk LM, Duffy VB.&lt;/author&gt;&lt;/authors&gt;&lt;/contributors&gt;&lt;titles&gt;&lt;title&gt;Do polymorphisms in the TAS1R1 gene contribute to broader differences in human taste intensity?&lt;/title&gt;&lt;secondary-title&gt;Chem Senses. &lt;/secondary-title&gt;&lt;/titles&gt;&lt;periodical&gt;&lt;full-title&gt;Chem Senses.&lt;/full-title&gt;&lt;/periodical&gt;&lt;pages&gt;719-28&lt;/pages&gt;&lt;volume&gt;&lt;style face="normal" font="default" charset="238" size="100%"&gt;38&lt;/style&gt;&lt;/volume&gt;&lt;number&gt;&lt;style face="normal" font="default" charset="238" size="100%"&gt;8&lt;/style&gt;&lt;/number&gt;&lt;dates&gt;&lt;year&gt;&lt;style face="normal" font="default" charset="238" size="100%"&gt;2013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0" w:tooltip="Rawal S, 2013 #295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0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384CC9" w14:textId="77777777" w:rsidR="00EC05E7" w:rsidRPr="00FA2DE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E6AAA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5CC7CCA2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F9F788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E2635">
              <w:rPr>
                <w:rFonts w:ascii="Times New Roman" w:hAnsi="Times New Roman" w:cs="Times New Roman"/>
                <w:b/>
                <w:sz w:val="20"/>
                <w:szCs w:val="20"/>
              </w:rPr>
              <w:t>TAS1R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9A02A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E2635">
              <w:rPr>
                <w:rFonts w:ascii="Times New Roman" w:hAnsi="Times New Roman" w:cs="Times New Roman"/>
                <w:sz w:val="20"/>
                <w:szCs w:val="20"/>
              </w:rPr>
              <w:t>rs35874116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65CB1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egetable intake (</w:t>
            </w:r>
            <w:r w:rsidRPr="006E2635">
              <w:rPr>
                <w:rFonts w:ascii="Times New Roman" w:hAnsi="Times New Roman" w:cs="Times New Roman"/>
                <w:sz w:val="20"/>
                <w:szCs w:val="20"/>
              </w:rPr>
              <w:t>3-day food recor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D113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1FF9447E" w14:textId="77777777" w:rsidR="00EC05E7" w:rsidRPr="006E263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C55863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E2635">
              <w:rPr>
                <w:rFonts w:ascii="Times New Roman" w:hAnsi="Times New Roman" w:cs="Times New Roman"/>
                <w:sz w:val="20"/>
                <w:szCs w:val="20"/>
              </w:rPr>
              <w:t>Val/Val carriers had a higher daily intak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f vegetables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DC93CD" w14:textId="77777777" w:rsidR="00EC05E7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amos-Lopez O&lt;/Author&gt;&lt;Year&gt;2016&lt;/Year&gt;&lt;RecNum&gt;2984&lt;/RecNum&gt;&lt;DisplayText&gt;(11)&lt;/DisplayText&gt;&lt;record&gt;&lt;rec-number&gt;2984&lt;/rec-number&gt;&lt;foreign-keys&gt;&lt;key app="EN" db-id="9trvse90s5520zewaexvv5aq0ew200a9efz5"&gt;2984&lt;/key&gt;&lt;/foreign-keys&gt;&lt;ref-type name="Journal Article"&gt;17&lt;/ref-type&gt;&lt;contributors&gt;&lt;authors&gt;&lt;author&gt;Ramos-Lopez O, Panduro A, Martinez-Lopez E, Roman S&lt;/author&gt;&lt;/authors&gt;&lt;/contributors&gt;&lt;titles&gt;&lt;title&gt;Sweet Taste Receptor TAS1R2 Polymorphism (Val191Val) Is Associated with a Higher Carbohydrate Intake and Hypertriglyceridemia among the Population of West Mexico. &lt;/title&gt;&lt;secondary-title&gt;Nutrients.&lt;/secondary-title&gt;&lt;/titles&gt;&lt;periodical&gt;&lt;full-title&gt;Nutrients.&lt;/full-title&gt;&lt;/periodical&gt;&lt;pages&gt;&lt;style face="normal" font="default" charset="238" size="100%"&gt;101&lt;/style&gt;&lt;/pages&gt;&lt;volume&gt;&lt;style face="normal" font="default" charset="238" size="100%"&gt;8&lt;/style&gt;&lt;/volume&gt;&lt;number&gt;&lt;style face="normal" font="default" charset="238" size="100%"&gt;2&lt;/style&gt;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1" w:tooltip="Ramos-Lopez O, 2016 #2984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1EDE09" w14:textId="77777777" w:rsidR="00EC05E7" w:rsidRPr="00C123C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38F2D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37099B28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025018" w14:textId="77777777" w:rsidR="00EC05E7" w:rsidRDefault="00EC05E7" w:rsidP="00E35D6B">
            <w:pPr>
              <w:jc w:val="center"/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14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C7A27B" w14:textId="77777777" w:rsidR="00EC05E7" w:rsidRDefault="00223E24" w:rsidP="00E35D6B">
            <w:pPr>
              <w:jc w:val="center"/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374184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B1029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Detection and recognition threshold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p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erceived bitter taste intensiti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f 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BDB772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2A3360A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1021D8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g</w:t>
            </w:r>
            <w:r w:rsidRPr="00F11958">
              <w:rPr>
                <w:rFonts w:ascii="Times New Roman" w:hAnsi="Times New Roman" w:cs="Times New Roman"/>
                <w:sz w:val="20"/>
                <w:szCs w:val="20"/>
              </w:rPr>
              <w:t>rosheimi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etection threshold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EF04E7" w14:textId="77777777" w:rsidR="00EC05E7" w:rsidRPr="00174FEE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9BFCEA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428588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5500743" w14:textId="77777777" w:rsidTr="003737B4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9224FA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51FBC">
              <w:rPr>
                <w:rFonts w:ascii="Times New Roman" w:hAnsi="Times New Roman" w:cs="Times New Roman"/>
                <w:b/>
                <w:sz w:val="20"/>
                <w:szCs w:val="20"/>
              </w:rPr>
              <w:t>TAS2R16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A13D53" w14:textId="77777777" w:rsidR="00EC05E7" w:rsidRPr="00C710C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710C0">
              <w:rPr>
                <w:rFonts w:ascii="Times New Roman" w:hAnsi="Times New Roman" w:cs="Times New Roman"/>
                <w:sz w:val="20"/>
                <w:szCs w:val="20"/>
              </w:rPr>
              <w:t>rs84666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BA5CF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51FBC">
              <w:rPr>
                <w:rFonts w:ascii="Times New Roman" w:hAnsi="Times New Roman" w:cs="Times New Roman"/>
                <w:sz w:val="20"/>
                <w:szCs w:val="20"/>
              </w:rPr>
              <w:t>Salicin bitterness recognition threshol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8D31F8" w14:textId="77777777" w:rsidR="00EC05E7" w:rsidRPr="00851FB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AC2C072" w14:textId="77777777" w:rsidR="00EC05E7" w:rsidRPr="00851FB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5DCEF3" w14:textId="77777777" w:rsidR="00EC05E7" w:rsidRPr="00050746" w:rsidRDefault="00A8636B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EC05E7" w:rsidRPr="00851FBC">
              <w:rPr>
                <w:rFonts w:ascii="Times New Roman" w:hAnsi="Times New Roman" w:cs="Times New Roman"/>
                <w:sz w:val="20"/>
                <w:szCs w:val="20"/>
              </w:rPr>
              <w:t xml:space="preserve">ndividuals with at least one derived T-allele at polymorphic </w:t>
            </w:r>
            <w:r w:rsidR="00EC05E7" w:rsidRPr="00851F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ite 516 have a higher sensitivity to salicin bitterness compared with individuals homozygous for the ancestral G-allele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D90BBB" w14:textId="77777777" w:rsidR="00EC05E7" w:rsidRPr="00851FBC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DYW1wYmVsbDwvQXV0aG9yPjxZZWFyPjIwMTQ8L1llYXI+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1wYmVsbDwvQXV0aG9yPjxZZWFyPjIwMTQ8L1llYXI+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3" w:tooltip="Campbell, 2014 #192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A3DB68" w14:textId="77777777" w:rsidR="00EC05E7" w:rsidRPr="00F045B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24C96B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ering AB, 2014 #296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EC05E7">
              <w:rPr>
                <w:rFonts w:ascii="Times New Roman" w:hAnsi="Times New Roman" w:cs="Times New Roman"/>
                <w:sz w:val="20"/>
                <w:szCs w:val="20"/>
              </w:rPr>
              <w:t xml:space="preserve"> (PROP)</w:t>
            </w:r>
          </w:p>
        </w:tc>
      </w:tr>
      <w:tr w:rsidR="00F27BEB" w14:paraId="1CBEFC4D" w14:textId="77777777" w:rsidTr="00447C03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334359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D188C">
              <w:rPr>
                <w:rFonts w:ascii="Times New Roman" w:hAnsi="Times New Roman" w:cs="Times New Roman"/>
                <w:b/>
                <w:sz w:val="20"/>
                <w:szCs w:val="20"/>
              </w:rPr>
              <w:t>TAS2R16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AB7509" w14:textId="77777777" w:rsidR="00EC05E7" w:rsidRPr="00C710C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710C0">
              <w:rPr>
                <w:rFonts w:ascii="Times New Roman" w:hAnsi="Times New Roman" w:cs="Times New Roman"/>
                <w:sz w:val="20"/>
                <w:szCs w:val="20"/>
              </w:rPr>
              <w:t>rs86017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B5D3F4" w14:textId="77777777" w:rsidR="00EC05E7" w:rsidRPr="00313841" w:rsidRDefault="00EC05E7" w:rsidP="00447C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E782C">
              <w:rPr>
                <w:rFonts w:ascii="Times New Roman" w:hAnsi="Times New Roman" w:cs="Times New Roman"/>
                <w:sz w:val="20"/>
                <w:szCs w:val="20"/>
              </w:rPr>
              <w:t>Food habits questionnair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liking), PROP tasting, streptovisine, salicin bitterness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9110E1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416E63" w14:textId="77777777" w:rsidR="00EC05E7" w:rsidRPr="005D188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34C652" w14:textId="77777777" w:rsidR="00EC05E7" w:rsidRPr="00313841" w:rsidRDefault="00447C03" w:rsidP="005D684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="00EC05E7" w:rsidRPr="005D188C">
              <w:rPr>
                <w:rFonts w:ascii="Times New Roman" w:hAnsi="Times New Roman" w:cs="Times New Roman"/>
                <w:sz w:val="20"/>
                <w:szCs w:val="20"/>
              </w:rPr>
              <w:t xml:space="preserve">he perception of salicin bitterness was associated with A allele. At the genotypic level, a notable trend can be </w:t>
            </w:r>
            <w:r w:rsidR="005D6844"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="00EC05E7" w:rsidRPr="005D188C">
              <w:rPr>
                <w:rFonts w:ascii="Times New Roman" w:hAnsi="Times New Roman" w:cs="Times New Roman"/>
                <w:sz w:val="20"/>
                <w:szCs w:val="20"/>
              </w:rPr>
              <w:t>observed</w:t>
            </w:r>
            <w:r w:rsidR="005D6844">
              <w:rPr>
                <w:rFonts w:ascii="Times New Roman" w:hAnsi="Times New Roman" w:cs="Times New Roman"/>
                <w:sz w:val="20"/>
                <w:szCs w:val="20"/>
              </w:rPr>
              <w:t xml:space="preserve"> (bitterness levels: </w:t>
            </w:r>
            <w:r w:rsidR="00EC05E7" w:rsidRPr="005D188C">
              <w:rPr>
                <w:rFonts w:ascii="Times New Roman" w:hAnsi="Times New Roman" w:cs="Times New Roman"/>
                <w:sz w:val="20"/>
                <w:szCs w:val="20"/>
              </w:rPr>
              <w:t>AA</w:t>
            </w:r>
            <w:r w:rsidR="005D6844">
              <w:rPr>
                <w:rFonts w:ascii="Times New Roman" w:hAnsi="Times New Roman" w:cs="Times New Roman"/>
                <w:sz w:val="20"/>
                <w:szCs w:val="20"/>
              </w:rPr>
              <w:t>&gt;</w:t>
            </w:r>
            <w:r w:rsidR="00EC05E7" w:rsidRPr="005D188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5D6844">
              <w:rPr>
                <w:rFonts w:ascii="Times New Roman" w:hAnsi="Times New Roman" w:cs="Times New Roman"/>
                <w:sz w:val="20"/>
                <w:szCs w:val="20"/>
              </w:rPr>
              <w:t>G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A92974" w14:textId="77777777" w:rsidR="00EC05E7" w:rsidRPr="006F17FE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NzbzwvQXV0aG9yPjxZZWFyPjIwMTc8L1llYXI+PFJl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NzbzwvQXV0aG9yPjxZZWFyPjIwMTc8L1llYXI+PFJl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5" w:tooltip="Risso, 2017 #180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5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A83608" w14:textId="77777777" w:rsidR="00EC05E7" w:rsidRPr="006F17F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2DCA83" w14:textId="77777777" w:rsidR="00EC05E7" w:rsidRPr="00313841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ring AB&lt;/Author&gt;&lt;Year&gt;2014&lt;/Year&gt;&lt;RecNum&gt;2969&lt;/RecNum&gt;&lt;DisplayText&gt;(14)&lt;/DisplayText&gt;&lt;record&gt;&lt;rec-number&gt;2969&lt;/rec-number&gt;&lt;foreign-keys&gt;&lt;key app="EN" db-id="9trvse90s5520zewaexvv5aq0ew200a9efz5"&gt;2969&lt;/key&gt;&lt;/foreign-keys&gt;&lt;ref-type name="Journal Article"&gt;17&lt;/ref-type&gt;&lt;contributors&gt;&lt;authors&gt;&lt;author&gt;Bering AB, Pickering G,  Liang P.&lt;/author&gt;&lt;/authors&gt;&lt;/contributors&gt;&lt;titles&gt;&lt;title&gt;TAS2R38 Single Nucleotide Polymorphisms Are Associated with PROP—but Not Thermal—Tasting: a Pilot Study. &lt;/title&gt;&lt;secondary-title&gt;Chem. Percept. &lt;/secondary-title&gt;&lt;/titles&gt;&lt;periodical&gt;&lt;full-title&gt;Chem. Percept.&lt;/full-title&gt;&lt;/periodical&gt;&lt;pages&gt;&lt;style face="normal" font="default" charset="238" size="100%"&gt;23&lt;/style&gt;&lt;/pages&gt;&lt;volume&gt;&lt;style face="normal" font="default" charset="238" size="100%"&gt;7&lt;/style&gt;&lt;/volume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ering AB, 2014 #296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881AD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EC05E7">
              <w:rPr>
                <w:rFonts w:ascii="Times New Roman" w:hAnsi="Times New Roman" w:cs="Times New Roman"/>
                <w:sz w:val="20"/>
                <w:szCs w:val="20"/>
              </w:rPr>
              <w:t>(PROP)</w:t>
            </w:r>
          </w:p>
        </w:tc>
      </w:tr>
      <w:tr w:rsidR="00F27BEB" w:rsidRPr="00050746" w14:paraId="4D750864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E1E159" w14:textId="77777777" w:rsidR="00EC05E7" w:rsidRPr="00926A53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26A53">
              <w:rPr>
                <w:rFonts w:ascii="Times New Roman" w:hAnsi="Times New Roman" w:cs="Times New Roman"/>
                <w:b/>
                <w:sz w:val="20"/>
                <w:szCs w:val="20"/>
              </w:rPr>
              <w:t>TAS2R19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8F0932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1231346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60924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Detection and recognition threshold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p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erceived bitter taste intensiti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f 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D8F387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1803695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EE277E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g</w:t>
            </w:r>
            <w:r w:rsidRPr="00926A53">
              <w:rPr>
                <w:rFonts w:ascii="Times New Roman" w:hAnsi="Times New Roman" w:cs="Times New Roman"/>
                <w:sz w:val="20"/>
                <w:szCs w:val="20"/>
              </w:rPr>
              <w:t xml:space="preserve">rosheim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etection threshold and intensities (</w:t>
            </w:r>
            <w:r w:rsidRPr="00926A53">
              <w:rPr>
                <w:rFonts w:ascii="Times New Roman" w:hAnsi="Times New Roman" w:cs="Times New Roman"/>
                <w:sz w:val="20"/>
                <w:szCs w:val="20"/>
              </w:rPr>
              <w:t>wea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926A53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926A53">
              <w:rPr>
                <w:rFonts w:ascii="Times New Roman" w:hAnsi="Times New Roman" w:cs="Times New Roman"/>
                <w:sz w:val="20"/>
                <w:szCs w:val="20"/>
              </w:rPr>
              <w:t>stro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6DFFA4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F4FB84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61AEA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7E8B8903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CFBD1F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2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970B1A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1105414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91D12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12279A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128615A4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F8EE20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g</w:t>
            </w:r>
            <w:r w:rsidRPr="009449B8">
              <w:rPr>
                <w:rFonts w:ascii="Times New Roman" w:hAnsi="Times New Roman" w:cs="Times New Roman"/>
                <w:sz w:val="20"/>
                <w:szCs w:val="20"/>
              </w:rPr>
              <w:t xml:space="preserve">rosheim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tensities (</w:t>
            </w:r>
            <w:r w:rsidRPr="009449B8">
              <w:rPr>
                <w:rFonts w:ascii="Times New Roman" w:hAnsi="Times New Roman" w:cs="Times New Roman"/>
                <w:sz w:val="20"/>
                <w:szCs w:val="20"/>
              </w:rPr>
              <w:t>strong, very stro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D40849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4E9702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04144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50A28F6C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143D63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2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83DE34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7135018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F01F3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 xml:space="preserve">Detection and recognition thresholds, </w:t>
            </w:r>
            <w:r w:rsidRPr="005457E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E9A4B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A61F63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2FC372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g</w:t>
            </w:r>
            <w:r w:rsidRPr="009449B8">
              <w:rPr>
                <w:rFonts w:ascii="Times New Roman" w:hAnsi="Times New Roman" w:cs="Times New Roman"/>
                <w:sz w:val="20"/>
                <w:szCs w:val="20"/>
              </w:rPr>
              <w:t xml:space="preserve">rosheim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tensitie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(strong, very strong) and quinine detection threshold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69C4FA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B69F7C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112AC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6005917E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650392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2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46A9A4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1084528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E6DBDC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8D543F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5E5E01C" w14:textId="77777777" w:rsidR="00EC05E7" w:rsidRPr="003A43C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D3693D" w14:textId="77777777" w:rsidR="00EC05E7" w:rsidRDefault="00EC05E7" w:rsidP="00E35D6B">
            <w:pPr>
              <w:jc w:val="center"/>
            </w:pPr>
            <w:r w:rsidRPr="003A43CA">
              <w:rPr>
                <w:rFonts w:ascii="Times New Roman" w:hAnsi="Times New Roman" w:cs="Times New Roman"/>
                <w:sz w:val="20"/>
                <w:szCs w:val="20"/>
              </w:rPr>
              <w:t>Associated with grosheimin intensities (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79258D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A24447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221828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62A64FC8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AB7C3E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2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CA3ED2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11054142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D8F88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203CB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6184C8D" w14:textId="77777777" w:rsidR="00EC05E7" w:rsidRPr="005457E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3D93D6" w14:textId="77777777" w:rsidR="00EC05E7" w:rsidRDefault="00EC05E7" w:rsidP="00E35D6B">
            <w:pPr>
              <w:jc w:val="center"/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>Associated with grosheimin intensities (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5D780C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D32F37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C71611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E8D902D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4FA20C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2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08598A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1222692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5FB8E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466C57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05B6EBF9" w14:textId="77777777" w:rsidR="00EC05E7" w:rsidRPr="00CC582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8762EF" w14:textId="77777777" w:rsidR="00EC05E7" w:rsidRDefault="00EC05E7" w:rsidP="00E35D6B">
            <w:pPr>
              <w:jc w:val="center"/>
            </w:pPr>
            <w:r w:rsidRPr="00CC582C">
              <w:rPr>
                <w:rFonts w:ascii="Times New Roman" w:hAnsi="Times New Roman" w:cs="Times New Roman"/>
                <w:sz w:val="20"/>
                <w:szCs w:val="20"/>
              </w:rPr>
              <w:t>Associated with grosheimin intensities (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EB47FE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35BBB4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6EDFD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590F815C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E0BEC1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2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02B2A0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1222691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8B8D07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 xml:space="preserve">Detection and recognition thresholds, perceived bitter taste intensities of absinthin, amarogentin, cascarillin, grosheimin, </w:t>
            </w:r>
            <w:r w:rsidRPr="005457E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AE0469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08EBF2D6" w14:textId="77777777" w:rsidR="00EC05E7" w:rsidRPr="00CC582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CFA22E" w14:textId="77777777" w:rsidR="00EC05E7" w:rsidRDefault="00EC05E7" w:rsidP="00E35D6B">
            <w:pPr>
              <w:jc w:val="center"/>
            </w:pPr>
            <w:r w:rsidRPr="00CC582C">
              <w:rPr>
                <w:rFonts w:ascii="Times New Roman" w:hAnsi="Times New Roman" w:cs="Times New Roman"/>
                <w:sz w:val="20"/>
                <w:szCs w:val="20"/>
              </w:rPr>
              <w:t>Associated with grosheimin intensities (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8D9F84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2D7EDD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68E46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6B061FD9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E291DF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2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02DDA0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79420812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FCECC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14B48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45FAE1C" w14:textId="77777777" w:rsidR="00EC05E7" w:rsidRPr="005457E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A75232" w14:textId="77777777" w:rsidR="00EC05E7" w:rsidRDefault="00EC05E7" w:rsidP="00E35D6B">
            <w:pPr>
              <w:jc w:val="center"/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>Associated with grosheimin intensities (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0922D4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89F09C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E0897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06D8FF90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00B992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2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DC0C0D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1084527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72BC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E7886D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B697F4F" w14:textId="77777777" w:rsidR="00EC05E7" w:rsidRPr="003A43C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45DF01" w14:textId="77777777" w:rsidR="00EC05E7" w:rsidRDefault="00EC05E7" w:rsidP="00E35D6B">
            <w:pPr>
              <w:jc w:val="center"/>
            </w:pPr>
            <w:r w:rsidRPr="003A43CA">
              <w:rPr>
                <w:rFonts w:ascii="Times New Roman" w:hAnsi="Times New Roman" w:cs="Times New Roman"/>
                <w:sz w:val="20"/>
                <w:szCs w:val="20"/>
              </w:rPr>
              <w:t>Associated with grosheimin intensities (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88F304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FCF7F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281C7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4E9D31C6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D0F461" w14:textId="77777777" w:rsidR="00EC05E7" w:rsidRPr="00F11958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2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3C0880" w14:textId="77777777" w:rsidR="00EC05E7" w:rsidRDefault="00223E24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23E24">
              <w:rPr>
                <w:rFonts w:ascii="Times New Roman" w:hAnsi="Times New Roman" w:cs="Times New Roman"/>
                <w:sz w:val="20"/>
                <w:szCs w:val="20"/>
              </w:rPr>
              <w:t>rs1084528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1EF97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457EE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55BB80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506F2D8" w14:textId="77777777" w:rsidR="00EC05E7" w:rsidRPr="003A43C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9F1E09" w14:textId="77777777" w:rsidR="00EC05E7" w:rsidRDefault="00EC05E7" w:rsidP="00E35D6B">
            <w:pPr>
              <w:jc w:val="center"/>
            </w:pPr>
            <w:r w:rsidRPr="003A43CA">
              <w:rPr>
                <w:rFonts w:ascii="Times New Roman" w:hAnsi="Times New Roman" w:cs="Times New Roman"/>
                <w:sz w:val="20"/>
                <w:szCs w:val="20"/>
              </w:rPr>
              <w:t>Associated with grosheimin intensities (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5029BF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5E3C21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35C396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4FCFD8F7" w14:textId="77777777" w:rsidTr="00E35D6B">
        <w:trPr>
          <w:trHeight w:val="256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8B626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94E9E">
              <w:rPr>
                <w:rFonts w:ascii="Times New Roman" w:hAnsi="Times New Roman" w:cs="Times New Roman"/>
                <w:b/>
                <w:sz w:val="20"/>
                <w:szCs w:val="20"/>
              </w:rPr>
              <w:t>TAS2R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4BE636" w14:textId="77777777" w:rsidR="00EC05E7" w:rsidRPr="0036674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94E9E">
              <w:rPr>
                <w:rFonts w:ascii="Times New Roman" w:hAnsi="Times New Roman" w:cs="Times New Roman"/>
                <w:sz w:val="20"/>
                <w:szCs w:val="20"/>
              </w:rPr>
              <w:t>rs76500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CB6DC5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itterness of u</w:t>
            </w:r>
            <w:r w:rsidRPr="00B94E9E">
              <w:rPr>
                <w:rFonts w:ascii="Times New Roman" w:hAnsi="Times New Roman" w:cs="Times New Roman"/>
                <w:sz w:val="20"/>
                <w:szCs w:val="20"/>
              </w:rPr>
              <w:t>nsweetened grap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fruit juice, instant espresso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3F1BB2" w14:textId="77777777" w:rsidR="00EC05E7" w:rsidRPr="00B94E9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A1662B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D4F0C7" w14:textId="77777777" w:rsidR="00EC05E7" w:rsidRPr="0041477A" w:rsidRDefault="00EC05E7" w:rsidP="005D684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B94E9E">
              <w:rPr>
                <w:rFonts w:ascii="Times New Roman" w:hAnsi="Times New Roman" w:cs="Times New Roman"/>
                <w:sz w:val="20"/>
                <w:szCs w:val="20"/>
              </w:rPr>
              <w:t xml:space="preserve">aplotype, allelic varia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B94E9E">
              <w:rPr>
                <w:rFonts w:ascii="Times New Roman" w:hAnsi="Times New Roman" w:cs="Times New Roman"/>
                <w:sz w:val="20"/>
                <w:szCs w:val="20"/>
              </w:rPr>
              <w:t>TAS2R3, -R4, and -R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94E9E">
              <w:rPr>
                <w:rFonts w:ascii="Times New Roman" w:hAnsi="Times New Roman" w:cs="Times New Roman"/>
                <w:sz w:val="20"/>
                <w:szCs w:val="20"/>
              </w:rPr>
              <w:t xml:space="preserve"> explained variability in coffee bitternes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B94E9E">
              <w:rPr>
                <w:rFonts w:ascii="Times New Roman" w:hAnsi="Times New Roman" w:cs="Times New Roman"/>
                <w:sz w:val="20"/>
                <w:szCs w:val="20"/>
              </w:rPr>
              <w:t xml:space="preserve">individuals with 1 or 2 copies of the more responsive haplotype (TGAG) experienced twice as </w:t>
            </w:r>
            <w:r w:rsidRPr="00B94E9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uch bitterness compared with individuals homozygous for the 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ss responsive haplotype (CCGT)</w:t>
            </w:r>
            <w:r w:rsidR="005D6844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B94E9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but these haplotypes did not predict coffee liking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25B8EB" w14:textId="77777777" w:rsidR="00EC05E7" w:rsidRPr="00B94E9E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IYXllczwvQXV0aG9yPjxZZWFyPjIwMTE8L1llYXI+PFJl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XllczwvQXV0aG9yPjxZZWFyPjIwMTE8L1llYXI+PFJl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6" w:tooltip="Hayes, 2011 #2226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8A678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33D2C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2B14F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027928AA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C34D06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16408">
              <w:rPr>
                <w:rFonts w:ascii="Times New Roman" w:hAnsi="Times New Roman" w:cs="Times New Roman"/>
                <w:b/>
                <w:sz w:val="20"/>
                <w:szCs w:val="20"/>
              </w:rPr>
              <w:t>TAS2R3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6EE27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1 haplotype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F25EF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cesulfame Potassium</w:t>
            </w: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, saccharin, salicin and denatonium benzoat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cognition threshol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324057" w14:textId="77777777" w:rsidR="00EC05E7" w:rsidRPr="00DD580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1DB00D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BB99D5" w14:textId="77777777" w:rsidR="00EC05E7" w:rsidRPr="00E16408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H1 haplotype </w:t>
            </w:r>
            <w:r w:rsidRPr="00E16408">
              <w:rPr>
                <w:rFonts w:ascii="Times New Roman" w:hAnsi="Times New Roman" w:cs="Times New Roman"/>
                <w:sz w:val="20"/>
                <w:szCs w:val="20"/>
              </w:rPr>
              <w:t>associated with responses to sacchar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 and Acesulfame Potassium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0971E6" w14:textId="77777777" w:rsidR="00EC05E7" w:rsidRPr="00050746" w:rsidRDefault="008A6780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884C4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1&lt;/Year&gt;&lt;RecNum&gt;2979&lt;/RecNum&gt;&lt;DisplayText&gt;(17)&lt;/DisplayText&gt;&lt;record&gt;&lt;rec-number&gt;2979&lt;/rec-number&gt;&lt;foreign-keys&gt;&lt;key app="EN" db-id="9trvse90s5520zewaexvv5aq0ew200a9efz5"&gt;2979&lt;/key&gt;&lt;/foreign-keys&gt;&lt;ref-type name="Journal Article"&gt;17&lt;/ref-type&gt;&lt;contributors&gt;&lt;authors&gt;&lt;author&gt;Roudnitzky N, Bufe B, Thalmann S, Kuhn C, Gunn HC, Xing C, Crider BP, Behrens M, Meyerhof W, Wooding SP&lt;/author&gt;&lt;/authors&gt;&lt;/contributors&gt;&lt;titles&gt;&lt;title&gt;Genomic, genetic and functional dissection of bitter taste responses to artificial sweeten&lt;/title&gt;&lt;secondary-title&gt;Hum Mol Genet. &lt;/secondary-title&gt;&lt;/titles&gt;&lt;periodical&gt;&lt;full-title&gt;Hum Mol Genet.&lt;/full-title&gt;&lt;/periodical&gt;&lt;pages&gt;3437-49. &lt;/pages&gt;&lt;volume&gt;&lt;style face="normal" font="default" charset="238" size="100%"&gt;20&lt;/style&gt;&lt;/volume&gt;&lt;number&gt;&lt;style face="normal" font="default" charset="238" size="100%"&gt;17&lt;/style&gt;&lt;/number&gt;&lt;dates&gt;&lt;year&gt;&lt;style face="normal" font="default" charset="238" size="100%"&gt;2011&lt;/style&gt;&lt;/year&gt;&lt;/dates&gt;&lt;urls&gt;&lt;/urls&gt;&lt;/record&gt;&lt;/Cite&gt;&lt;/EndNote&gt;</w:instrText>
            </w:r>
            <w:r w:rsidR="00884C4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" w:tooltip="Roudnitzky N, 2011 #297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="00884C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633F39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7D502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6C197576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19A738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3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3108A7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260035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25E26E" w14:textId="77777777" w:rsidR="00EC05E7" w:rsidRDefault="00EC05E7" w:rsidP="00E35D6B">
            <w:pPr>
              <w:jc w:val="center"/>
            </w:pPr>
            <w:r w:rsidRPr="00D2680A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6C8827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6B0131D" w14:textId="77777777" w:rsidR="00EC05E7" w:rsidRPr="00027194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DA1C4D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sociated with </w:t>
            </w:r>
            <w:r w:rsidR="008A6780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arogentin weak intensity, d</w:t>
            </w:r>
            <w:r w:rsidRPr="00D047C0">
              <w:rPr>
                <w:rFonts w:ascii="Times New Roman" w:hAnsi="Times New Roman" w:cs="Times New Roman"/>
                <w:sz w:val="20"/>
                <w:szCs w:val="20"/>
              </w:rPr>
              <w:t>rosheimin detection threshol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intensities (</w:t>
            </w:r>
            <w:r w:rsidRPr="00D047C0">
              <w:rPr>
                <w:rFonts w:ascii="Times New Roman" w:hAnsi="Times New Roman" w:cs="Times New Roman"/>
                <w:sz w:val="20"/>
                <w:szCs w:val="20"/>
              </w:rPr>
              <w:t>weak, moderate, strong, very strong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7C6481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8A678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287AFC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02F262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675B98FA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BC243C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3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C6C8B7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259940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0F1A28" w14:textId="77777777" w:rsidR="00EC05E7" w:rsidRDefault="00EC05E7" w:rsidP="00E35D6B">
            <w:pPr>
              <w:jc w:val="center"/>
            </w:pPr>
            <w:r w:rsidRPr="00D2680A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6B25CD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F962F4B" w14:textId="77777777" w:rsidR="00EC05E7" w:rsidRPr="00027194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A139F8" w14:textId="77777777" w:rsidR="00EC05E7" w:rsidRDefault="00EC05E7" w:rsidP="00E35D6B">
            <w:pPr>
              <w:jc w:val="center"/>
            </w:pPr>
            <w:r w:rsidRPr="003F03A1">
              <w:rPr>
                <w:rFonts w:ascii="Times New Roman" w:hAnsi="Times New Roman" w:cs="Times New Roman"/>
                <w:sz w:val="20"/>
                <w:szCs w:val="20"/>
              </w:rPr>
              <w:t xml:space="preserve">Associated with </w:t>
            </w:r>
            <w:r w:rsidR="008A6780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3F03A1">
              <w:rPr>
                <w:rFonts w:ascii="Times New Roman" w:hAnsi="Times New Roman" w:cs="Times New Roman"/>
                <w:sz w:val="20"/>
                <w:szCs w:val="20"/>
              </w:rPr>
              <w:t>marogentin weak intensity, drosheimin detection threshold and intensities (weak, moderate, strong, very strong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39C453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2D66EA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D1F2C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74855B03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08A31C" w14:textId="77777777" w:rsidR="00EC05E7" w:rsidRPr="00FF34A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F34AC">
              <w:rPr>
                <w:rFonts w:ascii="Times New Roman" w:hAnsi="Times New Roman" w:cs="Times New Roman"/>
                <w:b/>
                <w:sz w:val="20"/>
                <w:szCs w:val="20"/>
              </w:rPr>
              <w:t>TAS2R30-H1, TAS2R45-H1, TAS2R43-D, TAS2R46-H2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,  </w:t>
            </w:r>
            <w:r w:rsidRPr="00FF34AC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TAS2R31-H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663F6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LRH2111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9BA1F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Acesulfam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otassium</w:t>
            </w: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, saccharin, salicin and denatonium benzoat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ecognition threshol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A1867A" w14:textId="77777777" w:rsidR="00EC05E7" w:rsidRPr="00DD580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BB0D8E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7ED77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RH11D22 (</w:t>
            </w:r>
            <w:r w:rsidRPr="004A2BB5">
              <w:rPr>
                <w:rFonts w:ascii="Times New Roman" w:hAnsi="Times New Roman" w:cs="Times New Roman"/>
                <w:sz w:val="20"/>
                <w:szCs w:val="20"/>
              </w:rPr>
              <w:t xml:space="preserve">composed of the five single-gene haplotypes associated with low </w:t>
            </w:r>
            <w:r w:rsidRPr="004A2BB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threshold, which were in tight LD: TAS2R30-H1, TAS2R45-H1, TAS2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3-D, TAS2R46-H2 and TAS2R31-H2)</w:t>
            </w:r>
            <w:r w:rsidRPr="00E16408">
              <w:rPr>
                <w:rFonts w:ascii="Times New Roman" w:hAnsi="Times New Roman" w:cs="Times New Roman"/>
                <w:sz w:val="20"/>
                <w:szCs w:val="20"/>
              </w:rPr>
              <w:t xml:space="preserve"> was associated with low threshold response (i.e. high sensitivity) t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E16408">
              <w:rPr>
                <w:rFonts w:ascii="Times New Roman" w:hAnsi="Times New Roman" w:cs="Times New Roman"/>
                <w:sz w:val="20"/>
                <w:szCs w:val="20"/>
              </w:rPr>
              <w:t xml:space="preserve">cesulfam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otassium</w:t>
            </w:r>
            <w:r w:rsidRPr="00E16408">
              <w:rPr>
                <w:rFonts w:ascii="Times New Roman" w:hAnsi="Times New Roman" w:cs="Times New Roman"/>
                <w:sz w:val="20"/>
                <w:szCs w:val="20"/>
              </w:rPr>
              <w:t xml:space="preserve"> and sacchari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1BA746" w14:textId="77777777" w:rsidR="00EC05E7" w:rsidRPr="00DD5801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1&lt;/Year&gt;&lt;RecNum&gt;2979&lt;/RecNum&gt;&lt;DisplayText&gt;(17)&lt;/DisplayText&gt;&lt;record&gt;&lt;rec-number&gt;2979&lt;/rec-number&gt;&lt;foreign-keys&gt;&lt;key app="EN" db-id="9trvse90s5520zewaexvv5aq0ew200a9efz5"&gt;2979&lt;/key&gt;&lt;/foreign-keys&gt;&lt;ref-type name="Journal Article"&gt;17&lt;/ref-type&gt;&lt;contributors&gt;&lt;authors&gt;&lt;author&gt;Roudnitzky N, Bufe B, Thalmann S, Kuhn C, Gunn HC, Xing C, Crider BP, Behrens M, Meyerhof W, Wooding SP&lt;/author&gt;&lt;/authors&gt;&lt;/contributors&gt;&lt;titles&gt;&lt;title&gt;Genomic, genetic and functional dissection of bitter taste responses to artificial sweeten&lt;/title&gt;&lt;secondary-title&gt;Hum Mol Genet. &lt;/secondary-title&gt;&lt;/titles&gt;&lt;periodical&gt;&lt;full-title&gt;Hum Mol Genet.&lt;/full-title&gt;&lt;/periodical&gt;&lt;pages&gt;3437-49. &lt;/pages&gt;&lt;volume&gt;&lt;style face="normal" font="default" charset="238" size="100%"&gt;20&lt;/style&gt;&lt;/volume&gt;&lt;number&gt;&lt;style face="normal" font="default" charset="238" size="100%"&gt;17&lt;/style&gt;&lt;/number&gt;&lt;dates&gt;&lt;year&gt;&lt;style face="normal" font="default" charset="238" size="100%"&gt;2011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" w:tooltip="Roudnitzky N, 2011 #297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ECFC20" w14:textId="77777777" w:rsidR="00EC05E7" w:rsidRPr="00DD580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912D5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3767D860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017E66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16408">
              <w:rPr>
                <w:rFonts w:ascii="Times New Roman" w:hAnsi="Times New Roman" w:cs="Times New Roman"/>
                <w:b/>
                <w:sz w:val="20"/>
                <w:szCs w:val="20"/>
              </w:rPr>
              <w:t>TAS2R31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FD7E86">
              <w:rPr>
                <w:rFonts w:ascii="Times New Roman" w:hAnsi="Times New Roman" w:cs="Times New Roman"/>
                <w:b/>
                <w:sz w:val="20"/>
                <w:szCs w:val="20"/>
              </w:rPr>
              <w:t>(formerly TAS2R44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5ACFB8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H2 </w:t>
            </w:r>
            <w:r w:rsidRPr="00EB2161">
              <w:rPr>
                <w:rFonts w:ascii="Times New Roman" w:hAnsi="Times New Roman" w:cs="Times New Roman"/>
                <w:sz w:val="20"/>
                <w:szCs w:val="20"/>
              </w:rPr>
              <w:t>haplotype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DF9652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Acesulfam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otassium</w:t>
            </w: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, saccharin, salicin and denatonium benzoat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cognition threshol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967E69" w14:textId="77777777" w:rsidR="00EC05E7" w:rsidRPr="00DD580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097C6BF2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45E8AD" w14:textId="77777777" w:rsidR="00EC05E7" w:rsidRDefault="00EC05E7" w:rsidP="008A6780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2 haplotype</w:t>
            </w:r>
            <w:r w:rsidRPr="00853658">
              <w:rPr>
                <w:rFonts w:ascii="Times New Roman" w:hAnsi="Times New Roman" w:cs="Times New Roman"/>
                <w:sz w:val="20"/>
                <w:szCs w:val="20"/>
              </w:rPr>
              <w:t xml:space="preserve"> associated with responses to saccharin and </w:t>
            </w:r>
            <w:r w:rsidR="008A6780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53658">
              <w:rPr>
                <w:rFonts w:ascii="Times New Roman" w:hAnsi="Times New Roman" w:cs="Times New Roman"/>
                <w:sz w:val="20"/>
                <w:szCs w:val="20"/>
              </w:rPr>
              <w:t xml:space="preserve">cesulfam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otassium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FBEC71" w14:textId="77777777" w:rsidR="00EC05E7" w:rsidRPr="00DD5801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1&lt;/Year&gt;&lt;RecNum&gt;2979&lt;/RecNum&gt;&lt;DisplayText&gt;(17)&lt;/DisplayText&gt;&lt;record&gt;&lt;rec-number&gt;2979&lt;/rec-number&gt;&lt;foreign-keys&gt;&lt;key app="EN" db-id="9trvse90s5520zewaexvv5aq0ew200a9efz5"&gt;2979&lt;/key&gt;&lt;/foreign-keys&gt;&lt;ref-type name="Journal Article"&gt;17&lt;/ref-type&gt;&lt;contributors&gt;&lt;authors&gt;&lt;author&gt;Roudnitzky N, Bufe B, Thalmann S, Kuhn C, Gunn HC, Xing C, Crider BP, Behrens M, Meyerhof W, Wooding SP&lt;/author&gt;&lt;/authors&gt;&lt;/contributors&gt;&lt;titles&gt;&lt;title&gt;Genomic, genetic and functional dissection of bitter taste responses to artificial sweeten&lt;/title&gt;&lt;secondary-title&gt;Hum Mol Genet. &lt;/secondary-title&gt;&lt;/titles&gt;&lt;periodical&gt;&lt;full-title&gt;Hum Mol Genet.&lt;/full-title&gt;&lt;/periodical&gt;&lt;pages&gt;3437-49. &lt;/pages&gt;&lt;volume&gt;&lt;style face="normal" font="default" charset="238" size="100%"&gt;20&lt;/style&gt;&lt;/volume&gt;&lt;number&gt;&lt;style face="normal" font="default" charset="238" size="100%"&gt;17&lt;/style&gt;&lt;/number&gt;&lt;dates&gt;&lt;year&gt;&lt;style face="normal" font="default" charset="238" size="100%"&gt;2011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" w:tooltip="Roudnitzky N, 2011 #297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AAA2B7" w14:textId="77777777" w:rsidR="00EC05E7" w:rsidRPr="00DD580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30FD08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3053243C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E4A4C2" w14:textId="77777777" w:rsidR="00EC05E7" w:rsidRPr="0079048D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33DF9">
              <w:rPr>
                <w:rFonts w:ascii="Times New Roman" w:hAnsi="Times New Roman" w:cs="Times New Roman"/>
                <w:b/>
                <w:sz w:val="20"/>
                <w:szCs w:val="20"/>
              </w:rPr>
              <w:t>TAS2R31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FD7E86">
              <w:rPr>
                <w:rFonts w:ascii="Times New Roman" w:hAnsi="Times New Roman" w:cs="Times New Roman"/>
                <w:b/>
                <w:sz w:val="20"/>
                <w:szCs w:val="20"/>
              </w:rPr>
              <w:t>(formerly TAS2R44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915DB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33DF9">
              <w:rPr>
                <w:rFonts w:ascii="Times New Roman" w:hAnsi="Times New Roman" w:cs="Times New Roman"/>
                <w:sz w:val="20"/>
                <w:szCs w:val="20"/>
              </w:rPr>
              <w:t>rs1084529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C470D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66307">
              <w:rPr>
                <w:rFonts w:ascii="Times New Roman" w:hAnsi="Times New Roman" w:cs="Times New Roman"/>
                <w:sz w:val="20"/>
                <w:szCs w:val="20"/>
              </w:rPr>
              <w:t>Bitterness of Acesulfame Potassium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29FFFD" w14:textId="77777777" w:rsidR="00EC05E7" w:rsidRDefault="00EC05E7" w:rsidP="00E35D6B">
            <w:pPr>
              <w:jc w:val="center"/>
            </w:pPr>
            <w:r w:rsidRPr="00F01E48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2B4E478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19FB59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e SNP mediates the bitterness of AceK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CC7D39" w14:textId="77777777" w:rsidR="00EC05E7" w:rsidRDefault="00884C41" w:rsidP="00F27BEB">
            <w:pPr>
              <w:jc w:val="center"/>
            </w:pPr>
            <w:r w:rsidRPr="008A6780">
              <w:rPr>
                <w:rFonts w:ascii="Times New Roman" w:hAnsi="Times New Roman" w:cs="Times New Roman"/>
                <w:noProof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instrText xml:space="preserve"> ADDIN EN.CITE &lt;EndNote&gt;&lt;Cite&gt;&lt;Author&gt;Allen AL&lt;/Author&gt;&lt;Year&gt;2013&lt;/Year&gt;&lt;RecNum&gt;2980&lt;/RecNum&gt;&lt;DisplayText&gt;(4)&lt;/DisplayText&gt;&lt;record&gt;&lt;rec-number&gt;2980&lt;/rec-number&gt;&lt;foreign-keys&gt;&lt;key app="EN" db-id="9trvse90s5520zewaexvv5aq0ew200a9efz5"&gt;2980&lt;/key&gt;&lt;/foreign-keys&gt;&lt;ref-type name="Journal Article"&gt;17&lt;/ref-type&gt;&lt;contributors&gt;&lt;authors&gt;&lt;author&gt;Allen AL, McGeary JE, Hayes JE. &lt;/author&gt;&lt;/authors&gt;&lt;/contributors&gt;&lt;titles&gt;&lt;title&gt;Rebaudioside A and Rebaudioside D bitterness do not covary with Acesulfame K bitterness or polymorphisms in TAS2R9 and TAS2R31.&lt;/title&gt;&lt;secondary-title&gt;Chemosens Percept. &lt;/secondary-title&gt;&lt;/titles&gt;&lt;periodical&gt;&lt;full-title&gt;Chemosens Percept.&lt;/full-title&gt;&lt;/periodical&gt;&lt;pages&gt;&lt;style face="normal" font="default" charset="238" size="100%"&gt;3&lt;/style&gt;&lt;/pages&gt;&lt;volume&gt;&lt;style face="normal" font="default" charset="238" size="100%"&gt;6&lt;/style&gt;&lt;/volume&gt;&lt;dates&gt;&lt;year&gt;&lt;style face="normal" font="default" charset="238" size="100%"&gt;2013&lt;/style&gt;&lt;/year&gt;&lt;/dates&gt;&lt;urls&gt;&lt;/urls&gt;&lt;/record&gt;&lt;/Cite&gt;&lt;/EndNote&gt;</w:instrText>
            </w:r>
            <w:r w:rsidRPr="008A6780">
              <w:rPr>
                <w:rFonts w:ascii="Times New Roman" w:hAnsi="Times New Roman" w:cs="Times New Roman"/>
                <w:noProof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" w:tooltip="Allen AL, 2013 #298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8A6780">
              <w:rPr>
                <w:rFonts w:ascii="Times New Roman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EC98CC" w14:textId="77777777" w:rsidR="00EC05E7" w:rsidRPr="00246CFA" w:rsidRDefault="00CD1BBC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AEA093" w14:textId="77777777" w:rsidR="00EC05E7" w:rsidRPr="00050746" w:rsidRDefault="00090610" w:rsidP="00D2674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CD1BBC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8</w:t>
            </w:r>
            <w:r w:rsidR="00CD1BB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="00D26741">
              <w:rPr>
                <w:rFonts w:ascii="Times New Roman" w:hAnsi="Times New Roman" w:cs="Times New Roman"/>
                <w:sz w:val="20"/>
                <w:szCs w:val="20"/>
              </w:rPr>
              <w:t xml:space="preserve"> (PROP)</w:t>
            </w:r>
          </w:p>
        </w:tc>
      </w:tr>
      <w:tr w:rsidR="00F27BEB" w:rsidRPr="00050746" w14:paraId="29DCB8A0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A1DCF4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4189B">
              <w:rPr>
                <w:rFonts w:ascii="Times New Roman" w:hAnsi="Times New Roman" w:cs="Times New Roman"/>
                <w:b/>
                <w:sz w:val="20"/>
                <w:szCs w:val="20"/>
              </w:rPr>
              <w:t>TAS2R31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FD7E86">
              <w:rPr>
                <w:rFonts w:ascii="Times New Roman" w:hAnsi="Times New Roman" w:cs="Times New Roman"/>
                <w:b/>
                <w:sz w:val="20"/>
                <w:szCs w:val="20"/>
              </w:rPr>
              <w:t>(formerly TAS2R44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A6373C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237036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A1D448" w14:textId="77777777" w:rsidR="00EC05E7" w:rsidRDefault="00EC05E7" w:rsidP="00E35D6B">
            <w:pPr>
              <w:jc w:val="center"/>
            </w:pPr>
            <w:r w:rsidRPr="00C622C9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59D182" w14:textId="77777777" w:rsidR="00EC05E7" w:rsidRDefault="00EC05E7" w:rsidP="00E35D6B">
            <w:pPr>
              <w:jc w:val="center"/>
            </w:pPr>
            <w:r w:rsidRPr="00F01E48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6C72BB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E5BE63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g</w:t>
            </w:r>
            <w:r w:rsidRPr="0044189B">
              <w:rPr>
                <w:rFonts w:ascii="Times New Roman" w:hAnsi="Times New Roman" w:cs="Times New Roman"/>
                <w:sz w:val="20"/>
                <w:szCs w:val="20"/>
              </w:rPr>
              <w:t xml:space="preserve">rosheim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tensities (</w:t>
            </w:r>
            <w:r w:rsidRPr="0044189B">
              <w:rPr>
                <w:rFonts w:ascii="Times New Roman" w:hAnsi="Times New Roman" w:cs="Times New Roman"/>
                <w:sz w:val="20"/>
                <w:szCs w:val="20"/>
              </w:rPr>
              <w:t>strong, very stro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C5B5CE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DC7182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FB619E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0037A247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A39DE1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4189B">
              <w:rPr>
                <w:rFonts w:ascii="Times New Roman" w:hAnsi="Times New Roman" w:cs="Times New Roman"/>
                <w:b/>
                <w:sz w:val="20"/>
                <w:szCs w:val="20"/>
              </w:rPr>
              <w:t>TAS2R31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FD7E86">
              <w:rPr>
                <w:rFonts w:ascii="Times New Roman" w:hAnsi="Times New Roman" w:cs="Times New Roman"/>
                <w:b/>
                <w:sz w:val="20"/>
                <w:szCs w:val="20"/>
              </w:rPr>
              <w:t>(formerly TAS2R44)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EC8CB8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0743938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F295D" w14:textId="77777777" w:rsidR="00EC05E7" w:rsidRDefault="00EC05E7" w:rsidP="00E35D6B">
            <w:pPr>
              <w:jc w:val="center"/>
            </w:pPr>
            <w:r w:rsidRPr="00C622C9">
              <w:rPr>
                <w:rFonts w:ascii="Times New Roman" w:hAnsi="Times New Roman" w:cs="Times New Roman"/>
                <w:sz w:val="20"/>
                <w:szCs w:val="20"/>
              </w:rPr>
              <w:t xml:space="preserve">Detection and recognition thresholds, perceived bitter taste intensities of absinthin, amarogentin, cascarillin, </w:t>
            </w:r>
            <w:r w:rsidRPr="00C622C9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42A94D" w14:textId="77777777" w:rsidR="00EC05E7" w:rsidRDefault="00EC05E7" w:rsidP="00E35D6B">
            <w:pPr>
              <w:jc w:val="center"/>
            </w:pPr>
            <w:r w:rsidRPr="00F01E48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765EAF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F46A5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g</w:t>
            </w:r>
            <w:r w:rsidRPr="0044189B">
              <w:rPr>
                <w:rFonts w:ascii="Times New Roman" w:hAnsi="Times New Roman" w:cs="Times New Roman"/>
                <w:sz w:val="20"/>
                <w:szCs w:val="20"/>
              </w:rPr>
              <w:t xml:space="preserve">rosheimin detection threshold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ecognition threshold and intensitie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(</w:t>
            </w:r>
            <w:r w:rsidRPr="0044189B">
              <w:rPr>
                <w:rFonts w:ascii="Times New Roman" w:hAnsi="Times New Roman" w:cs="Times New Roman"/>
                <w:sz w:val="20"/>
                <w:szCs w:val="20"/>
              </w:rPr>
              <w:t>weak, modera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A04633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B1EE04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04E0F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2C6DB728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592DE5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4260">
              <w:rPr>
                <w:rFonts w:ascii="Times New Roman" w:hAnsi="Times New Roman" w:cs="Times New Roman"/>
                <w:b/>
                <w:sz w:val="20"/>
                <w:szCs w:val="20"/>
              </w:rPr>
              <w:t>TAS2R4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429B90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65001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569E6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Detection and recognition threshold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p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erceived bitter taste intensiti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f 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08C7D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8E8445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91F23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068AB7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045AAF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17BAFF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BED02C7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8504D" w14:textId="77777777" w:rsidR="00EC05E7" w:rsidRDefault="00EC05E7" w:rsidP="00E35D6B">
            <w:pPr>
              <w:jc w:val="center"/>
            </w:pPr>
            <w:r w:rsidRPr="0079048D">
              <w:rPr>
                <w:rFonts w:ascii="Times New Roman" w:hAnsi="Times New Roman" w:cs="Times New Roman"/>
                <w:b/>
                <w:sz w:val="20"/>
                <w:szCs w:val="20"/>
              </w:rPr>
              <w:t>TAS2R4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CD5A7D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66941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152FF3" w14:textId="77777777" w:rsidR="00EC05E7" w:rsidRDefault="00EC05E7" w:rsidP="00E35D6B">
            <w:pPr>
              <w:jc w:val="center"/>
            </w:pPr>
            <w:r w:rsidRPr="00B40975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DD3C25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9591A20" w14:textId="77777777" w:rsidR="00EC05E7" w:rsidRPr="00F652C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4C30CA" w14:textId="77777777" w:rsidR="00EC05E7" w:rsidRDefault="00EC05E7" w:rsidP="00E35D6B">
            <w:pPr>
              <w:jc w:val="center"/>
            </w:pPr>
            <w:r w:rsidRPr="00F652CB"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F89645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A98338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1BF75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0BA9BD09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903FEB" w14:textId="77777777" w:rsidR="00EC05E7" w:rsidRDefault="00EC05E7" w:rsidP="00E35D6B">
            <w:pPr>
              <w:jc w:val="center"/>
            </w:pPr>
            <w:r w:rsidRPr="0079048D">
              <w:rPr>
                <w:rFonts w:ascii="Times New Roman" w:hAnsi="Times New Roman" w:cs="Times New Roman"/>
                <w:b/>
                <w:sz w:val="20"/>
                <w:szCs w:val="20"/>
              </w:rPr>
              <w:t>TAS2R4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F0F9FB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65001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B2E354" w14:textId="77777777" w:rsidR="00EC05E7" w:rsidRDefault="00EC05E7" w:rsidP="00E35D6B">
            <w:pPr>
              <w:jc w:val="center"/>
            </w:pPr>
            <w:r w:rsidRPr="00B40975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802DB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E22506B" w14:textId="77777777" w:rsidR="00EC05E7" w:rsidRPr="00F652C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73EFF1" w14:textId="77777777" w:rsidR="00EC05E7" w:rsidRDefault="00EC05E7" w:rsidP="00E35D6B">
            <w:pPr>
              <w:jc w:val="center"/>
            </w:pPr>
            <w:r w:rsidRPr="00F652CB"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C8BD94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1DA61C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7A8E16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7F3A144B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C5A9FC" w14:textId="77777777" w:rsidR="00EC05E7" w:rsidRDefault="00EC05E7" w:rsidP="00E35D6B">
            <w:pPr>
              <w:jc w:val="center"/>
            </w:pPr>
            <w:r w:rsidRPr="0079048D">
              <w:rPr>
                <w:rFonts w:ascii="Times New Roman" w:hAnsi="Times New Roman" w:cs="Times New Roman"/>
                <w:b/>
                <w:sz w:val="20"/>
                <w:szCs w:val="20"/>
              </w:rPr>
              <w:t>TAS2R4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16E65C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66941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905202" w14:textId="77777777" w:rsidR="00EC05E7" w:rsidRDefault="00EC05E7" w:rsidP="00E35D6B">
            <w:pPr>
              <w:jc w:val="center"/>
            </w:pPr>
            <w:r w:rsidRPr="00B40975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A6D07F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159973B4" w14:textId="77777777" w:rsidR="00EC05E7" w:rsidRPr="00F652C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F87285" w14:textId="77777777" w:rsidR="00EC05E7" w:rsidRDefault="00EC05E7" w:rsidP="00E35D6B">
            <w:pPr>
              <w:jc w:val="center"/>
            </w:pPr>
            <w:r w:rsidRPr="00F652CB"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4E1FA5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20FA26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294B49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1B51A536" w14:textId="77777777" w:rsidTr="005D6844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298D36" w14:textId="77777777" w:rsidR="00EC05E7" w:rsidRDefault="00EC05E7" w:rsidP="00E35D6B">
            <w:pPr>
              <w:jc w:val="center"/>
            </w:pPr>
            <w:r w:rsidRPr="00052A70">
              <w:rPr>
                <w:rFonts w:ascii="Times New Roman" w:hAnsi="Times New Roman" w:cs="Times New Roman"/>
                <w:b/>
                <w:sz w:val="20"/>
                <w:szCs w:val="20"/>
              </w:rPr>
              <w:t>TAS2R4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1B3625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7144363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F90814" w14:textId="77777777" w:rsidR="00EC05E7" w:rsidRDefault="00EC05E7" w:rsidP="00E35D6B">
            <w:pPr>
              <w:jc w:val="center"/>
            </w:pPr>
            <w:r w:rsidRPr="003A7DCA">
              <w:rPr>
                <w:rFonts w:ascii="Times New Roman" w:hAnsi="Times New Roman" w:cs="Times New Roman"/>
                <w:sz w:val="20"/>
                <w:szCs w:val="20"/>
              </w:rPr>
              <w:t xml:space="preserve">Detection and recognition thresholds, perceived </w:t>
            </w:r>
            <w:r w:rsidRPr="003A7DC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B7AA8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616C169" w14:textId="77777777" w:rsidR="00EC05E7" w:rsidRPr="0065769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20698FC" w14:textId="77777777" w:rsidR="00EC05E7" w:rsidRDefault="00EC05E7" w:rsidP="005D6844">
            <w:pPr>
              <w:jc w:val="center"/>
            </w:pPr>
            <w:r w:rsidRPr="00657695">
              <w:rPr>
                <w:rFonts w:ascii="Times New Roman" w:hAnsi="Times New Roman" w:cs="Times New Roman"/>
                <w:sz w:val="20"/>
                <w:szCs w:val="20"/>
              </w:rPr>
              <w:t xml:space="preserve">Associated with grosheimin detection threshold </w:t>
            </w:r>
            <w:r w:rsidRPr="0065769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and intensities (weak, moderate, strong, very strong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27CC18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CD98AB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66E451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0918C5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3BBB6C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D5801">
              <w:rPr>
                <w:rFonts w:ascii="Times New Roman" w:hAnsi="Times New Roman" w:cs="Times New Roman"/>
                <w:b/>
                <w:sz w:val="20"/>
                <w:szCs w:val="20"/>
              </w:rPr>
              <w:t>TAS2R4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91D78E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6815701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073AB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alic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cognition threshol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63D63E" w14:textId="77777777" w:rsidR="00EC05E7" w:rsidRPr="00DD580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31EF3F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825D12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</w:t>
            </w: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 saccharin respon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392545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1&lt;/Year&gt;&lt;RecNum&gt;2979&lt;/RecNum&gt;&lt;DisplayText&gt;(17)&lt;/DisplayText&gt;&lt;record&gt;&lt;rec-number&gt;2979&lt;/rec-number&gt;&lt;foreign-keys&gt;&lt;key app="EN" db-id="9trvse90s5520zewaexvv5aq0ew200a9efz5"&gt;2979&lt;/key&gt;&lt;/foreign-keys&gt;&lt;ref-type name="Journal Article"&gt;17&lt;/ref-type&gt;&lt;contributors&gt;&lt;authors&gt;&lt;author&gt;Roudnitzky N, Bufe B, Thalmann S, Kuhn C, Gunn HC, Xing C, Crider BP, Behrens M, Meyerhof W, Wooding SP&lt;/author&gt;&lt;/authors&gt;&lt;/contributors&gt;&lt;titles&gt;&lt;title&gt;Genomic, genetic and functional dissection of bitter taste responses to artificial sweeten&lt;/title&gt;&lt;secondary-title&gt;Hum Mol Genet. &lt;/secondary-title&gt;&lt;/titles&gt;&lt;periodical&gt;&lt;full-title&gt;Hum Mol Genet.&lt;/full-title&gt;&lt;/periodical&gt;&lt;pages&gt;3437-49. &lt;/pages&gt;&lt;volume&gt;&lt;style face="normal" font="default" charset="238" size="100%"&gt;20&lt;/style&gt;&lt;/volume&gt;&lt;number&gt;&lt;style face="normal" font="default" charset="238" size="100%"&gt;17&lt;/style&gt;&lt;/number&gt;&lt;dates&gt;&lt;year&gt;&lt;style face="normal" font="default" charset="238" size="100%"&gt;2011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" w:tooltip="Roudnitzky N, 2011 #297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57CEF0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AAA53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6B326CBF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C0EEFF" w14:textId="77777777" w:rsidR="00EC05E7" w:rsidRDefault="00EC05E7" w:rsidP="00E35D6B">
            <w:pPr>
              <w:jc w:val="center"/>
            </w:pPr>
            <w:r w:rsidRPr="00052A70">
              <w:rPr>
                <w:rFonts w:ascii="Times New Roman" w:hAnsi="Times New Roman" w:cs="Times New Roman"/>
                <w:b/>
                <w:sz w:val="20"/>
                <w:szCs w:val="20"/>
              </w:rPr>
              <w:t>TAS2R4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9D71E0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35720106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264B8F" w14:textId="77777777" w:rsidR="00EC05E7" w:rsidRDefault="00EC05E7" w:rsidP="00E35D6B">
            <w:pPr>
              <w:jc w:val="center"/>
            </w:pPr>
            <w:r w:rsidRPr="003A7DCA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2D74BC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BE40439" w14:textId="77777777" w:rsidR="00EC05E7" w:rsidRPr="0065769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82D3D3" w14:textId="77777777" w:rsidR="00EC05E7" w:rsidRDefault="00EC05E7" w:rsidP="00E35D6B">
            <w:pPr>
              <w:jc w:val="center"/>
            </w:pPr>
            <w:r w:rsidRPr="00657695"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 and intensities (weak, moderate, strong, very strong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052CAE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8FDFAF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85198F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97746A" w14:paraId="1ECB4EB4" w14:textId="77777777" w:rsidTr="00E35D6B">
        <w:trPr>
          <w:trHeight w:val="256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82C783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16408">
              <w:rPr>
                <w:rFonts w:ascii="Times New Roman" w:hAnsi="Times New Roman" w:cs="Times New Roman"/>
                <w:b/>
                <w:sz w:val="20"/>
                <w:szCs w:val="20"/>
              </w:rPr>
              <w:t>TAS2R4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2CA444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D </w:t>
            </w:r>
            <w:r w:rsidRPr="00EB2161">
              <w:rPr>
                <w:rFonts w:ascii="Times New Roman" w:hAnsi="Times New Roman" w:cs="Times New Roman"/>
                <w:sz w:val="20"/>
                <w:szCs w:val="20"/>
              </w:rPr>
              <w:t>haplotype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A6769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Acesulfam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otassium, saccharin recognition threshol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20F119" w14:textId="77777777" w:rsidR="00EC05E7" w:rsidRPr="00DD580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2CE2F5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FBD01D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</w:t>
            </w:r>
            <w:r w:rsidRPr="00853658">
              <w:rPr>
                <w:rFonts w:ascii="Times New Roman" w:hAnsi="Times New Roman" w:cs="Times New Roman"/>
                <w:sz w:val="20"/>
                <w:szCs w:val="20"/>
              </w:rPr>
              <w:t xml:space="preserve"> saccharin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53658">
              <w:rPr>
                <w:rFonts w:ascii="Times New Roman" w:hAnsi="Times New Roman" w:cs="Times New Roman"/>
                <w:sz w:val="20"/>
                <w:szCs w:val="20"/>
              </w:rPr>
              <w:t xml:space="preserve">cesulfam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otassium response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6BAD66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1&lt;/Year&gt;&lt;RecNum&gt;2979&lt;/RecNum&gt;&lt;DisplayText&gt;(17)&lt;/DisplayText&gt;&lt;record&gt;&lt;rec-number&gt;2979&lt;/rec-number&gt;&lt;foreign-keys&gt;&lt;key app="EN" db-id="9trvse90s5520zewaexvv5aq0ew200a9efz5"&gt;2979&lt;/key&gt;&lt;/foreign-keys&gt;&lt;ref-type name="Journal Article"&gt;17&lt;/ref-type&gt;&lt;contributors&gt;&lt;authors&gt;&lt;author&gt;Roudnitzky N, Bufe B, Thalmann S, Kuhn C, Gunn HC, Xing C, Crider BP, Behrens M, Meyerhof W, Wooding SP&lt;/author&gt;&lt;/authors&gt;&lt;/contributors&gt;&lt;titles&gt;&lt;title&gt;Genomic, genetic and functional dissection of bitter taste responses to artificial sweeten&lt;/title&gt;&lt;secondary-title&gt;Hum Mol Genet. &lt;/secondary-title&gt;&lt;/titles&gt;&lt;periodical&gt;&lt;full-title&gt;Hum Mol Genet.&lt;/full-title&gt;&lt;/periodical&gt;&lt;pages&gt;3437-49. &lt;/pages&gt;&lt;volume&gt;&lt;style face="normal" font="default" charset="238" size="100%"&gt;20&lt;/style&gt;&lt;/volume&gt;&lt;number&gt;&lt;style face="normal" font="default" charset="238" size="100%"&gt;17&lt;/style&gt;&lt;/number&gt;&lt;dates&gt;&lt;year&gt;&lt;style face="normal" font="default" charset="238" size="100%"&gt;2011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" w:tooltip="Roudnitzky N, 2011 #297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E7D2C2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8D38DE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B6546B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970FC0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4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443A1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sz w:val="20"/>
                <w:szCs w:val="20"/>
              </w:rPr>
              <w:t>Deletion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74D887" w14:textId="77777777" w:rsidR="00EC05E7" w:rsidRDefault="00EC05E7" w:rsidP="00E35D6B">
            <w:pPr>
              <w:jc w:val="center"/>
            </w:pPr>
            <w:r w:rsidRPr="003A7DCA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A35C8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1227F3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7638D7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a</w:t>
            </w:r>
            <w:r w:rsidRPr="00027194">
              <w:rPr>
                <w:rFonts w:ascii="Times New Roman" w:hAnsi="Times New Roman" w:cs="Times New Roman"/>
                <w:sz w:val="20"/>
                <w:szCs w:val="20"/>
              </w:rPr>
              <w:t>marogentin weak intensit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g</w:t>
            </w:r>
            <w:r w:rsidRPr="00D047C0">
              <w:rPr>
                <w:rFonts w:ascii="Times New Roman" w:hAnsi="Times New Roman" w:cs="Times New Roman"/>
                <w:sz w:val="20"/>
                <w:szCs w:val="20"/>
              </w:rPr>
              <w:t>rosheimin detection threshol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intensities (</w:t>
            </w:r>
            <w:r w:rsidRPr="00D047C0">
              <w:rPr>
                <w:rFonts w:ascii="Times New Roman" w:hAnsi="Times New Roman" w:cs="Times New Roman"/>
                <w:sz w:val="20"/>
                <w:szCs w:val="20"/>
              </w:rPr>
              <w:t>wea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moderate, strong, very strong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6F793B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8AA034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30C793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46BF056F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55CA8C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TAS2R4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4812F5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6815701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C2063" w14:textId="77777777" w:rsidR="00EC05E7" w:rsidRDefault="00EC05E7" w:rsidP="00E35D6B">
            <w:pPr>
              <w:jc w:val="center"/>
            </w:pPr>
            <w:r w:rsidRPr="003A7DCA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435892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2BA9B46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79B0D3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sociated with </w:t>
            </w:r>
            <w:r w:rsidRPr="00657695">
              <w:rPr>
                <w:rFonts w:ascii="Times New Roman" w:hAnsi="Times New Roman" w:cs="Times New Roman"/>
                <w:sz w:val="20"/>
                <w:szCs w:val="20"/>
              </w:rPr>
              <w:t>grosheimin detection threshold and intensities</w:t>
            </w:r>
            <w:r w:rsidRPr="0039367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393671">
              <w:rPr>
                <w:rFonts w:ascii="Times New Roman" w:hAnsi="Times New Roman" w:cs="Times New Roman"/>
                <w:sz w:val="20"/>
                <w:szCs w:val="20"/>
              </w:rPr>
              <w:t xml:space="preserve">weak, moderate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trong, very strong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816258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A6C60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08B2C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233659B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405ED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2A9A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TAS2R4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837769" w14:textId="77777777" w:rsidR="00EC05E7" w:rsidRPr="0036674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2A9A">
              <w:rPr>
                <w:rFonts w:ascii="Times New Roman" w:hAnsi="Times New Roman" w:cs="Times New Roman"/>
                <w:sz w:val="20"/>
                <w:szCs w:val="20"/>
              </w:rPr>
              <w:t>rs35720106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88C30C" w14:textId="77777777" w:rsidR="00EC05E7" w:rsidRPr="008B00F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B00F7">
              <w:rPr>
                <w:rFonts w:ascii="Times New Roman" w:hAnsi="Times New Roman" w:cs="Times New Roman"/>
                <w:sz w:val="20"/>
                <w:szCs w:val="20"/>
              </w:rPr>
              <w:t>Coffee liking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AF7D45" w14:textId="77777777" w:rsidR="00EC05E7" w:rsidRPr="00BA2A9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365BF11" w14:textId="77777777" w:rsidR="00EC05E7" w:rsidRPr="008B00F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5FEAE2" w14:textId="77777777" w:rsidR="00EC05E7" w:rsidRPr="008B00F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B00F7">
              <w:rPr>
                <w:rFonts w:ascii="Times New Roman" w:hAnsi="Times New Roman" w:cs="Times New Roman"/>
                <w:sz w:val="20"/>
                <w:szCs w:val="20"/>
              </w:rPr>
              <w:t>Associated with coffee liking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C2B5BE" w14:textId="77777777" w:rsidR="00EC05E7" w:rsidRPr="00B24359" w:rsidRDefault="00884C41" w:rsidP="0009061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4&lt;/Year&gt;&lt;RecNum&gt;2985&lt;/RecNum&gt;&lt;DisplayText&gt;(18)&lt;/DisplayText&gt;&lt;record&gt;&lt;rec-number&gt;2985&lt;/rec-number&gt;&lt;foreign-keys&gt;&lt;key app="EN" db-id="9trvse90s5520zewaexvv5aq0ew200a9efz5"&gt;2985&lt;/key&gt;&lt;/foreign-keys&gt;&lt;ref-type name="Journal Article"&gt;17&lt;/ref-type&gt;&lt;contributors&gt;&lt;authors&gt;&lt;author&gt;Pirastu N, Kooyman M, Traglia M, Robino A, Willems SM, Pistis G, d&amp;apos;Adamo P, Amin N, d&amp;apos;Eustacchio A, Navarini L, Sala C, Karssen LC, van Duijn C, Toniolo D, Gasparini P. &lt;/author&gt;&lt;/authors&gt;&lt;/contributors&gt;&lt;titles&gt;&lt;title&gt;Association analysis of bitter receptor genes in five isolated populations identifies a significant correlation between TAS2R43 variants and coffee liking&lt;/title&gt;&lt;secondary-title&gt;PLoS One.&lt;/secondary-title&gt;&lt;/titles&gt;&lt;periodical&gt;&lt;full-title&gt;PLoS One.&lt;/full-title&gt;&lt;/periodical&gt;&lt;pages&gt;e92065&lt;/pages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8" w:tooltip="Pirastu N, 2014 #2985" w:history="1">
              <w:r w:rsidR="00090610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9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C32B78" w14:textId="77777777" w:rsidR="00EC05E7" w:rsidRPr="00BA2A9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674E5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23A73683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1BCAB7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2A9A">
              <w:rPr>
                <w:rFonts w:ascii="Times New Roman" w:hAnsi="Times New Roman" w:cs="Times New Roman"/>
                <w:b/>
                <w:sz w:val="20"/>
                <w:szCs w:val="20"/>
              </w:rPr>
              <w:t>TAS2R4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3CD282" w14:textId="77777777" w:rsidR="00EC05E7" w:rsidRPr="0036674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2A9A">
              <w:rPr>
                <w:rFonts w:ascii="Times New Roman" w:hAnsi="Times New Roman" w:cs="Times New Roman"/>
                <w:sz w:val="20"/>
                <w:szCs w:val="20"/>
              </w:rPr>
              <w:t>rs6815701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647ACD" w14:textId="77777777" w:rsidR="00EC05E7" w:rsidRPr="008B00F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B00F7">
              <w:rPr>
                <w:rFonts w:ascii="Times New Roman" w:hAnsi="Times New Roman" w:cs="Times New Roman"/>
                <w:sz w:val="20"/>
                <w:szCs w:val="20"/>
              </w:rPr>
              <w:t>Coffee liking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C7DF72" w14:textId="77777777" w:rsidR="00EC05E7" w:rsidRPr="00BA2A9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BD3D986" w14:textId="77777777" w:rsidR="00EC05E7" w:rsidRPr="008B00F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4CE3F7" w14:textId="77777777" w:rsidR="00EC05E7" w:rsidRPr="008B00F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B00F7">
              <w:rPr>
                <w:rFonts w:ascii="Times New Roman" w:hAnsi="Times New Roman" w:cs="Times New Roman"/>
                <w:sz w:val="20"/>
                <w:szCs w:val="20"/>
              </w:rPr>
              <w:t>Associated with coffee liking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D25611" w14:textId="77777777" w:rsidR="00EC05E7" w:rsidRPr="00B24359" w:rsidRDefault="00884C41" w:rsidP="0009061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4&lt;/Year&gt;&lt;RecNum&gt;2985&lt;/RecNum&gt;&lt;DisplayText&gt;(18)&lt;/DisplayText&gt;&lt;record&gt;&lt;rec-number&gt;2985&lt;/rec-number&gt;&lt;foreign-keys&gt;&lt;key app="EN" db-id="9trvse90s5520zewaexvv5aq0ew200a9efz5"&gt;2985&lt;/key&gt;&lt;/foreign-keys&gt;&lt;ref-type name="Journal Article"&gt;17&lt;/ref-type&gt;&lt;contributors&gt;&lt;authors&gt;&lt;author&gt;Pirastu N, Kooyman M, Traglia M, Robino A, Willems SM, Pistis G, d&amp;apos;Adamo P, Amin N, d&amp;apos;Eustacchio A, Navarini L, Sala C, Karssen LC, van Duijn C, Toniolo D, Gasparini P. &lt;/author&gt;&lt;/authors&gt;&lt;/contributors&gt;&lt;titles&gt;&lt;title&gt;Association analysis of bitter receptor genes in five isolated populations identifies a significant correlation between TAS2R43 variants and coffee liking&lt;/title&gt;&lt;secondary-title&gt;PLoS One.&lt;/secondary-title&gt;&lt;/titles&gt;&lt;periodical&gt;&lt;full-title&gt;PLoS One.&lt;/full-title&gt;&lt;/periodical&gt;&lt;pages&gt;e92065&lt;/pages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8" w:tooltip="Pirastu N, 2014 #2985" w:history="1">
              <w:r w:rsidR="00090610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9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3CB421" w14:textId="77777777" w:rsidR="00EC05E7" w:rsidRPr="00B2435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D7035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4CC41243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E2F6C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2A9A">
              <w:rPr>
                <w:rFonts w:ascii="Times New Roman" w:hAnsi="Times New Roman" w:cs="Times New Roman"/>
                <w:b/>
                <w:sz w:val="20"/>
                <w:szCs w:val="20"/>
              </w:rPr>
              <w:t>TAS2R43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21EE71" w14:textId="77777777" w:rsidR="00EC05E7" w:rsidRPr="0036674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2A9A">
              <w:rPr>
                <w:rFonts w:ascii="Times New Roman" w:hAnsi="Times New Roman" w:cs="Times New Roman"/>
                <w:sz w:val="20"/>
                <w:szCs w:val="20"/>
              </w:rPr>
              <w:t>rs7144363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C56BC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2A9A">
              <w:rPr>
                <w:rFonts w:ascii="Times New Roman" w:hAnsi="Times New Roman" w:cs="Times New Roman"/>
                <w:sz w:val="20"/>
                <w:szCs w:val="20"/>
              </w:rPr>
              <w:t xml:space="preserve">Coffee liking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C45530" w14:textId="77777777" w:rsidR="00EC05E7" w:rsidRPr="00BA2A9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1D04C637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34F329" w14:textId="77777777" w:rsidR="00EC05E7" w:rsidRPr="004147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BA2A9A">
              <w:rPr>
                <w:rFonts w:ascii="Times New Roman" w:hAnsi="Times New Roman" w:cs="Times New Roman"/>
                <w:sz w:val="20"/>
                <w:szCs w:val="20"/>
              </w:rPr>
              <w:t xml:space="preserve">ssociate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ith</w:t>
            </w:r>
            <w:r w:rsidRPr="00BA2A9A">
              <w:rPr>
                <w:rFonts w:ascii="Times New Roman" w:hAnsi="Times New Roman" w:cs="Times New Roman"/>
                <w:sz w:val="20"/>
                <w:szCs w:val="20"/>
              </w:rPr>
              <w:t xml:space="preserve"> coffee lik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615B2A" w14:textId="77777777" w:rsidR="00EC05E7" w:rsidRPr="00B24359" w:rsidRDefault="00884C41" w:rsidP="0009061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4&lt;/Year&gt;&lt;RecNum&gt;2985&lt;/RecNum&gt;&lt;DisplayText&gt;(18)&lt;/DisplayText&gt;&lt;record&gt;&lt;rec-number&gt;2985&lt;/rec-number&gt;&lt;foreign-keys&gt;&lt;key app="EN" db-id="9trvse90s5520zewaexvv5aq0ew200a9efz5"&gt;2985&lt;/key&gt;&lt;/foreign-keys&gt;&lt;ref-type name="Journal Article"&gt;17&lt;/ref-type&gt;&lt;contributors&gt;&lt;authors&gt;&lt;author&gt;Pirastu N, Kooyman M, Traglia M, Robino A, Willems SM, Pistis G, d&amp;apos;Adamo P, Amin N, d&amp;apos;Eustacchio A, Navarini L, Sala C, Karssen LC, van Duijn C, Toniolo D, Gasparini P. &lt;/author&gt;&lt;/authors&gt;&lt;/contributors&gt;&lt;titles&gt;&lt;title&gt;Association analysis of bitter receptor genes in five isolated populations identifies a significant correlation between TAS2R43 variants and coffee liking&lt;/title&gt;&lt;secondary-title&gt;PLoS One.&lt;/secondary-title&gt;&lt;/titles&gt;&lt;periodical&gt;&lt;full-title&gt;PLoS One.&lt;/full-title&gt;&lt;/periodical&gt;&lt;pages&gt;e92065&lt;/pages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8" w:tooltip="Pirastu N, 2014 #2985" w:history="1">
              <w:r w:rsidR="00090610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9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F329F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9E663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6C0AFE51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FD7CDE" w14:textId="77777777" w:rsidR="00EC05E7" w:rsidRPr="000F3F8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F3F87">
              <w:rPr>
                <w:rFonts w:ascii="Times New Roman" w:hAnsi="Times New Roman" w:cs="Times New Roman"/>
                <w:b/>
                <w:sz w:val="20"/>
                <w:szCs w:val="20"/>
              </w:rPr>
              <w:t>TAS2R4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AC1309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153567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631790" w14:textId="77777777" w:rsidR="00EC05E7" w:rsidRDefault="00EC05E7" w:rsidP="00E35D6B">
            <w:pPr>
              <w:jc w:val="center"/>
            </w:pPr>
            <w:r w:rsidRPr="00DA3C8D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8BBA3D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E74A893" w14:textId="77777777" w:rsidR="00EC05E7" w:rsidRPr="005A3E3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73F741" w14:textId="77777777" w:rsidR="00EC05E7" w:rsidRDefault="00EC05E7" w:rsidP="00E35D6B">
            <w:pPr>
              <w:jc w:val="center"/>
            </w:pPr>
            <w:r w:rsidRPr="005A3E3B"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intensities (moderate, 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E14903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BACE1C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81CFBC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1D1CD4F6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CB4AE8" w14:textId="77777777" w:rsidR="00EC05E7" w:rsidRPr="000F3F8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F3F87">
              <w:rPr>
                <w:rFonts w:ascii="Times New Roman" w:hAnsi="Times New Roman" w:cs="Times New Roman"/>
                <w:b/>
                <w:sz w:val="20"/>
                <w:szCs w:val="20"/>
              </w:rPr>
              <w:t>TAS2R4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0597CD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375924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9D4E24" w14:textId="77777777" w:rsidR="00EC05E7" w:rsidRDefault="00EC05E7" w:rsidP="00E35D6B">
            <w:pPr>
              <w:jc w:val="center"/>
            </w:pPr>
            <w:r w:rsidRPr="00DA3C8D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B9D89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6675E2C" w14:textId="77777777" w:rsidR="00EC05E7" w:rsidRPr="005A3E3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9489D1" w14:textId="77777777" w:rsidR="00EC05E7" w:rsidRDefault="00EC05E7" w:rsidP="00E35D6B">
            <w:pPr>
              <w:jc w:val="center"/>
            </w:pPr>
            <w:r w:rsidRPr="005A3E3B"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intensities (moderate, 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77C383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942EF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DB74CE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3BC16687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2297D6" w14:textId="77777777" w:rsidR="00EC05E7" w:rsidRPr="000F3F8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F3F87">
              <w:rPr>
                <w:rFonts w:ascii="Times New Roman" w:hAnsi="Times New Roman" w:cs="Times New Roman"/>
                <w:b/>
                <w:sz w:val="20"/>
                <w:szCs w:val="20"/>
              </w:rPr>
              <w:t>TAS2R4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27EEF8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375924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076E3F" w14:textId="77777777" w:rsidR="00EC05E7" w:rsidRDefault="00EC05E7" w:rsidP="00E35D6B">
            <w:pPr>
              <w:jc w:val="center"/>
            </w:pPr>
            <w:r w:rsidRPr="00DA3C8D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1D2BAB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29213596" w14:textId="77777777" w:rsidR="00EC05E7" w:rsidRPr="005F2AE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1175B5" w14:textId="77777777" w:rsidR="00EC05E7" w:rsidRDefault="00EC05E7" w:rsidP="00E35D6B">
            <w:pPr>
              <w:jc w:val="center"/>
            </w:pPr>
            <w:r w:rsidRPr="005F2AE0"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. and very stro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tensity</w:t>
            </w:r>
            <w:r w:rsidRPr="005F2AE0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DDA621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3AFFC0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7258B2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5D7D5EEE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8715EC" w14:textId="77777777" w:rsidR="00EC05E7" w:rsidRPr="000F3F8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F3F87">
              <w:rPr>
                <w:rFonts w:ascii="Times New Roman" w:hAnsi="Times New Roman" w:cs="Times New Roman"/>
                <w:b/>
                <w:sz w:val="20"/>
                <w:szCs w:val="20"/>
              </w:rPr>
              <w:t>TAS2R4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60C02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F3F87">
              <w:rPr>
                <w:rFonts w:ascii="Times New Roman" w:hAnsi="Times New Roman" w:cs="Times New Roman"/>
                <w:sz w:val="20"/>
                <w:szCs w:val="20"/>
              </w:rPr>
              <w:t>Deletion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B83B3C" w14:textId="77777777" w:rsidR="00EC05E7" w:rsidRDefault="00EC05E7" w:rsidP="00E35D6B">
            <w:pPr>
              <w:jc w:val="center"/>
            </w:pPr>
            <w:r w:rsidRPr="00DA3C8D">
              <w:rPr>
                <w:rFonts w:ascii="Times New Roman" w:hAnsi="Times New Roman" w:cs="Times New Roman"/>
                <w:sz w:val="20"/>
                <w:szCs w:val="20"/>
              </w:rPr>
              <w:t xml:space="preserve">Detection and recognition thresholds, perceived bitter taste intensities of absinthin, amarogentin, cascarillin, grosheimin, </w:t>
            </w:r>
            <w:r w:rsidRPr="00DA3C8D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C546F0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053F2C6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96016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g</w:t>
            </w:r>
            <w:r w:rsidRPr="000F3F87">
              <w:rPr>
                <w:rFonts w:ascii="Times New Roman" w:hAnsi="Times New Roman" w:cs="Times New Roman"/>
                <w:sz w:val="20"/>
                <w:szCs w:val="20"/>
              </w:rPr>
              <w:t>rosheimin detection threshol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C13599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31EC3F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411988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046193D7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AFB949" w14:textId="77777777" w:rsidR="00EC05E7" w:rsidRPr="000F3F8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F3F87">
              <w:rPr>
                <w:rFonts w:ascii="Times New Roman" w:hAnsi="Times New Roman" w:cs="Times New Roman"/>
                <w:b/>
                <w:sz w:val="20"/>
                <w:szCs w:val="20"/>
              </w:rPr>
              <w:t>TAS2R4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6403C7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152647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F1D677" w14:textId="77777777" w:rsidR="00EC05E7" w:rsidRDefault="00EC05E7" w:rsidP="00E35D6B">
            <w:pPr>
              <w:jc w:val="center"/>
            </w:pPr>
            <w:r w:rsidRPr="00DA3C8D">
              <w:rPr>
                <w:rFonts w:ascii="Times New Roman" w:hAnsi="Times New Roman" w:cs="Times New Roman"/>
                <w:sz w:val="20"/>
                <w:szCs w:val="20"/>
              </w:rPr>
              <w:t xml:space="preserve">Detection and recognition thresholds, perceived bitter taste intensities of absinthin, amarogentin, cascarillin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DA3C8D">
              <w:rPr>
                <w:rFonts w:ascii="Times New Roman" w:hAnsi="Times New Roman" w:cs="Times New Roman"/>
                <w:sz w:val="20"/>
                <w:szCs w:val="20"/>
              </w:rPr>
              <w:t>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BD5FA9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00B945C" w14:textId="77777777" w:rsidR="00EC05E7" w:rsidRPr="005A3E3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476F95" w14:textId="77777777" w:rsidR="00EC05E7" w:rsidRDefault="00EC05E7" w:rsidP="00E35D6B">
            <w:pPr>
              <w:jc w:val="center"/>
            </w:pPr>
            <w:r w:rsidRPr="005A3E3B">
              <w:rPr>
                <w:rFonts w:ascii="Times New Roman" w:hAnsi="Times New Roman" w:cs="Times New Roman"/>
                <w:sz w:val="20"/>
                <w:szCs w:val="20"/>
              </w:rPr>
              <w:t>Associated with</w:t>
            </w:r>
            <w:r w:rsidR="00BD6A88">
              <w:rPr>
                <w:rFonts w:ascii="Times New Roman" w:hAnsi="Times New Roman" w:cs="Times New Roman"/>
                <w:sz w:val="20"/>
                <w:szCs w:val="20"/>
              </w:rPr>
              <w:t xml:space="preserve"> grosheimin detection threshol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nd intensities (moderate, 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9058CE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ABC115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1B3232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3A99FFD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715342" w14:textId="77777777" w:rsidR="00EC05E7" w:rsidRPr="000F3F8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F3F87">
              <w:rPr>
                <w:rFonts w:ascii="Times New Roman" w:hAnsi="Times New Roman" w:cs="Times New Roman"/>
                <w:b/>
                <w:sz w:val="20"/>
                <w:szCs w:val="20"/>
              </w:rPr>
              <w:t>TAS2R4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93CEA3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2858152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6B1DE0" w14:textId="77777777" w:rsidR="00EC05E7" w:rsidRDefault="00EC05E7" w:rsidP="00E35D6B">
            <w:pPr>
              <w:jc w:val="center"/>
            </w:pPr>
            <w:r w:rsidRPr="00DA3C8D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661255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3DA3FA9" w14:textId="77777777" w:rsidR="00EC05E7" w:rsidRPr="005F2AE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C92F1B" w14:textId="77777777" w:rsidR="00EC05E7" w:rsidRDefault="00EC05E7" w:rsidP="00E35D6B">
            <w:pPr>
              <w:jc w:val="center"/>
            </w:pPr>
            <w:r w:rsidRPr="005F2AE0"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. and intensities (moderate, 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20EA43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C7E2C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54EA3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258690E8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6B713E" w14:textId="77777777" w:rsidR="00EC05E7" w:rsidRPr="000F3F8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F3F87">
              <w:rPr>
                <w:rFonts w:ascii="Times New Roman" w:hAnsi="Times New Roman" w:cs="Times New Roman"/>
                <w:b/>
                <w:sz w:val="20"/>
                <w:szCs w:val="20"/>
              </w:rPr>
              <w:t>TAS2R4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E44A8A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153711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0C6314" w14:textId="77777777" w:rsidR="00EC05E7" w:rsidRDefault="00EC05E7" w:rsidP="00E35D6B">
            <w:pPr>
              <w:jc w:val="center"/>
            </w:pPr>
            <w:r w:rsidRPr="00DA3C8D">
              <w:rPr>
                <w:rFonts w:ascii="Times New Roman" w:hAnsi="Times New Roman" w:cs="Times New Roman"/>
                <w:sz w:val="20"/>
                <w:szCs w:val="20"/>
              </w:rPr>
              <w:t>Detection and recognition thresholds, perceived bitter taste intensities of 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41D307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049886F" w14:textId="77777777" w:rsidR="00EC05E7" w:rsidRPr="005A3E3B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0402CF" w14:textId="77777777" w:rsidR="00EC05E7" w:rsidRDefault="00EC05E7" w:rsidP="00E35D6B">
            <w:pPr>
              <w:jc w:val="center"/>
            </w:pPr>
            <w:r w:rsidRPr="005A3E3B">
              <w:rPr>
                <w:rFonts w:ascii="Times New Roman" w:hAnsi="Times New Roman" w:cs="Times New Roman"/>
                <w:sz w:val="20"/>
                <w:szCs w:val="20"/>
              </w:rPr>
              <w:t>Associated with grosheimin detection threshold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intensities (moderate, 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EC9C09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2AE122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0BA35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43D17232" w14:textId="77777777" w:rsidTr="00E35D6B">
        <w:trPr>
          <w:trHeight w:val="2644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71EC9F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16408">
              <w:rPr>
                <w:rFonts w:ascii="Times New Roman" w:hAnsi="Times New Roman" w:cs="Times New Roman"/>
                <w:b/>
                <w:sz w:val="20"/>
                <w:szCs w:val="20"/>
              </w:rPr>
              <w:t>TAS2R4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8F6F85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H1 </w:t>
            </w:r>
            <w:r w:rsidRPr="00EB2161">
              <w:rPr>
                <w:rFonts w:ascii="Times New Roman" w:hAnsi="Times New Roman" w:cs="Times New Roman"/>
                <w:sz w:val="20"/>
                <w:szCs w:val="20"/>
              </w:rPr>
              <w:t>haplotype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B6206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Acesulfam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otassium</w:t>
            </w: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, sacchar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cognition threshol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05D626" w14:textId="77777777" w:rsidR="00EC05E7" w:rsidRPr="00DD580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20F55BA1" w14:textId="77777777" w:rsidR="00EC05E7" w:rsidRPr="008614C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8F192" w14:textId="77777777" w:rsidR="00EC05E7" w:rsidRDefault="00EC05E7" w:rsidP="00E35D6B">
            <w:pPr>
              <w:jc w:val="center"/>
            </w:pPr>
            <w:r w:rsidRPr="008614CC">
              <w:rPr>
                <w:rFonts w:ascii="Times New Roman" w:hAnsi="Times New Roman" w:cs="Times New Roman"/>
                <w:sz w:val="20"/>
                <w:szCs w:val="20"/>
              </w:rPr>
              <w:t>TAS2R45-H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853658">
              <w:rPr>
                <w:rFonts w:ascii="Times New Roman" w:hAnsi="Times New Roman" w:cs="Times New Roman"/>
                <w:sz w:val="20"/>
                <w:szCs w:val="20"/>
              </w:rPr>
              <w:t>associated with respons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o saccharin and Acesulfame Potassium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E8762F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1&lt;/Year&gt;&lt;RecNum&gt;2979&lt;/RecNum&gt;&lt;DisplayText&gt;(17)&lt;/DisplayText&gt;&lt;record&gt;&lt;rec-number&gt;2979&lt;/rec-number&gt;&lt;foreign-keys&gt;&lt;key app="EN" db-id="9trvse90s5520zewaexvv5aq0ew200a9efz5"&gt;2979&lt;/key&gt;&lt;/foreign-keys&gt;&lt;ref-type name="Journal Article"&gt;17&lt;/ref-type&gt;&lt;contributors&gt;&lt;authors&gt;&lt;author&gt;Roudnitzky N, Bufe B, Thalmann S, Kuhn C, Gunn HC, Xing C, Crider BP, Behrens M, Meyerhof W, Wooding SP&lt;/author&gt;&lt;/authors&gt;&lt;/contributors&gt;&lt;titles&gt;&lt;title&gt;Genomic, genetic and functional dissection of bitter taste responses to artificial sweeten&lt;/title&gt;&lt;secondary-title&gt;Hum Mol Genet. &lt;/secondary-title&gt;&lt;/titles&gt;&lt;periodical&gt;&lt;full-title&gt;Hum Mol Genet.&lt;/full-title&gt;&lt;/periodical&gt;&lt;pages&gt;3437-49. &lt;/pages&gt;&lt;volume&gt;&lt;style face="normal" font="default" charset="238" size="100%"&gt;20&lt;/style&gt;&lt;/volume&gt;&lt;number&gt;&lt;style face="normal" font="default" charset="238" size="100%"&gt;17&lt;/style&gt;&lt;/number&gt;&lt;dates&gt;&lt;year&gt;&lt;style face="normal" font="default" charset="238" size="100%"&gt;2011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" w:tooltip="Roudnitzky N, 2011 #297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0AC490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2399D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2A0822A7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16BEB5" w14:textId="77777777" w:rsidR="00EC05E7" w:rsidRPr="000F3F8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F3F87">
              <w:rPr>
                <w:rFonts w:ascii="Times New Roman" w:hAnsi="Times New Roman" w:cs="Times New Roman"/>
                <w:b/>
                <w:sz w:val="20"/>
                <w:szCs w:val="20"/>
              </w:rPr>
              <w:t>TAS2R4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9EF7B9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375924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926978" w14:textId="77777777" w:rsidR="00EC05E7" w:rsidRDefault="00EC05E7" w:rsidP="00E35D6B">
            <w:pPr>
              <w:jc w:val="center"/>
            </w:pPr>
            <w:r w:rsidRPr="00DA3C8D">
              <w:rPr>
                <w:rFonts w:ascii="Times New Roman" w:hAnsi="Times New Roman" w:cs="Times New Roman"/>
                <w:sz w:val="20"/>
                <w:szCs w:val="20"/>
              </w:rPr>
              <w:t xml:space="preserve">Detection and recognition thresholds, perceived bitter taste intensities of absinthin, </w:t>
            </w:r>
            <w:r w:rsidRPr="00DA3C8D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E504B3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4F21447" w14:textId="77777777" w:rsidR="00EC05E7" w:rsidRPr="005F2AE0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00CC0D" w14:textId="77777777" w:rsidR="00EC05E7" w:rsidRDefault="00EC05E7" w:rsidP="00E35D6B">
            <w:pPr>
              <w:jc w:val="center"/>
            </w:pPr>
            <w:r w:rsidRPr="005F2AE0">
              <w:rPr>
                <w:rFonts w:ascii="Times New Roman" w:hAnsi="Times New Roman" w:cs="Times New Roman"/>
                <w:sz w:val="20"/>
                <w:szCs w:val="20"/>
              </w:rPr>
              <w:t xml:space="preserve">Associated with grosheimin detection threshold. and intensities (moderate, </w:t>
            </w:r>
            <w:r w:rsidRPr="005F2AE0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A0C3B2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806D9D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F9F3B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7565C4DC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2632B8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20217">
              <w:rPr>
                <w:rFonts w:ascii="Times New Roman" w:hAnsi="Times New Roman" w:cs="Times New Roman"/>
                <w:b/>
                <w:sz w:val="20"/>
                <w:szCs w:val="20"/>
              </w:rPr>
              <w:t>TAS2R46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746C58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270838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6D7252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Detection and recognition threshold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Perceived bitter taste intensiti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f 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C75B21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5FFC25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CED2F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quinine detection threshold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809F14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63AF6F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4E281D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5AE6A5D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3E3484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16408">
              <w:rPr>
                <w:rFonts w:ascii="Times New Roman" w:hAnsi="Times New Roman" w:cs="Times New Roman"/>
                <w:b/>
                <w:sz w:val="20"/>
                <w:szCs w:val="20"/>
              </w:rPr>
              <w:t>TAS2R46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718AE3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H2 </w:t>
            </w:r>
            <w:r w:rsidRPr="00EB2161">
              <w:rPr>
                <w:rFonts w:ascii="Times New Roman" w:hAnsi="Times New Roman" w:cs="Times New Roman"/>
                <w:sz w:val="20"/>
                <w:szCs w:val="20"/>
              </w:rPr>
              <w:t>haplotype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EA059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Acesulfam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otassium</w:t>
            </w:r>
            <w:r w:rsidRPr="00DD5801">
              <w:rPr>
                <w:rFonts w:ascii="Times New Roman" w:hAnsi="Times New Roman" w:cs="Times New Roman"/>
                <w:sz w:val="20"/>
                <w:szCs w:val="20"/>
              </w:rPr>
              <w:t xml:space="preserve">, saccharin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cognition threshold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E698D3" w14:textId="77777777" w:rsidR="00EC05E7" w:rsidRPr="00DD580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7081BE6D" w14:textId="77777777" w:rsidR="00EC05E7" w:rsidRPr="008614CC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734B77" w14:textId="77777777" w:rsidR="00EC05E7" w:rsidRDefault="00EC05E7" w:rsidP="00E35D6B">
            <w:pPr>
              <w:jc w:val="center"/>
            </w:pPr>
            <w:r w:rsidRPr="008614CC">
              <w:rPr>
                <w:rFonts w:ascii="Times New Roman" w:hAnsi="Times New Roman" w:cs="Times New Roman"/>
                <w:sz w:val="20"/>
                <w:szCs w:val="20"/>
              </w:rPr>
              <w:t>TAS2R46-H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ssociated with </w:t>
            </w:r>
            <w:r w:rsidRPr="00853658">
              <w:rPr>
                <w:rFonts w:ascii="Times New Roman" w:hAnsi="Times New Roman" w:cs="Times New Roman"/>
                <w:sz w:val="20"/>
                <w:szCs w:val="20"/>
              </w:rPr>
              <w:t xml:space="preserve">responses to saccharin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53658">
              <w:rPr>
                <w:rFonts w:ascii="Times New Roman" w:hAnsi="Times New Roman" w:cs="Times New Roman"/>
                <w:sz w:val="20"/>
                <w:szCs w:val="20"/>
              </w:rPr>
              <w:t>cesulfam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otassium.</w:t>
            </w:r>
            <w:r w:rsidRPr="0085365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22F56A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1&lt;/Year&gt;&lt;RecNum&gt;2979&lt;/RecNum&gt;&lt;DisplayText&gt;(17)&lt;/DisplayText&gt;&lt;record&gt;&lt;rec-number&gt;2979&lt;/rec-number&gt;&lt;foreign-keys&gt;&lt;key app="EN" db-id="9trvse90s5520zewaexvv5aq0ew200a9efz5"&gt;2979&lt;/key&gt;&lt;/foreign-keys&gt;&lt;ref-type name="Journal Article"&gt;17&lt;/ref-type&gt;&lt;contributors&gt;&lt;authors&gt;&lt;author&gt;Roudnitzky N, Bufe B, Thalmann S, Kuhn C, Gunn HC, Xing C, Crider BP, Behrens M, Meyerhof W, Wooding SP&lt;/author&gt;&lt;/authors&gt;&lt;/contributors&gt;&lt;titles&gt;&lt;title&gt;Genomic, genetic and functional dissection of bitter taste responses to artificial sweeten&lt;/title&gt;&lt;secondary-title&gt;Hum Mol Genet. &lt;/secondary-title&gt;&lt;/titles&gt;&lt;periodical&gt;&lt;full-title&gt;Hum Mol Genet.&lt;/full-title&gt;&lt;/periodical&gt;&lt;pages&gt;3437-49. &lt;/pages&gt;&lt;volume&gt;&lt;style face="normal" font="default" charset="238" size="100%"&gt;20&lt;/style&gt;&lt;/volume&gt;&lt;number&gt;&lt;style face="normal" font="default" charset="238" size="100%"&gt;17&lt;/style&gt;&lt;/number&gt;&lt;dates&gt;&lt;year&gt;&lt;style face="normal" font="default" charset="238" size="100%"&gt;2011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" w:tooltip="Roudnitzky N, 2011 #297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2DAD8A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674C4C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041680AB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745B8E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46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E93080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270838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F67724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Detection and recognition threshold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Perceived bitter taste intensiti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f 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45755A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0B3A5E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F18A0D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sociated with </w:t>
            </w:r>
            <w:r w:rsidR="00BD6A88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027194">
              <w:rPr>
                <w:rFonts w:ascii="Times New Roman" w:hAnsi="Times New Roman" w:cs="Times New Roman"/>
                <w:sz w:val="20"/>
                <w:szCs w:val="20"/>
              </w:rPr>
              <w:t>marogentin weak intensit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grosheimin detection threshold and intensities (</w:t>
            </w:r>
            <w:r w:rsidRPr="00367D1A">
              <w:rPr>
                <w:rFonts w:ascii="Times New Roman" w:hAnsi="Times New Roman" w:cs="Times New Roman"/>
                <w:sz w:val="20"/>
                <w:szCs w:val="20"/>
              </w:rPr>
              <w:t>wea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moderate, strong, very strong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4A18D3" w14:textId="77777777" w:rsidR="00EC05E7" w:rsidRPr="0005074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A7131E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95562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14:paraId="7926478D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2CE93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11958">
              <w:rPr>
                <w:rFonts w:ascii="Times New Roman" w:hAnsi="Times New Roman" w:cs="Times New Roman"/>
                <w:b/>
                <w:sz w:val="20"/>
                <w:szCs w:val="20"/>
              </w:rPr>
              <w:t>TAS2R50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CBCEEA" w14:textId="77777777" w:rsidR="00EC05E7" w:rsidRDefault="006F7C80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F7C80">
              <w:rPr>
                <w:rFonts w:ascii="Times New Roman" w:hAnsi="Times New Roman" w:cs="Times New Roman"/>
                <w:sz w:val="20"/>
                <w:szCs w:val="20"/>
              </w:rPr>
              <w:t>rs137625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CDEE6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Detection and recognition threshold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Perceived bitter taste intensiti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f </w:t>
            </w:r>
            <w:r w:rsidRPr="00246CFA">
              <w:rPr>
                <w:rFonts w:ascii="Times New Roman" w:hAnsi="Times New Roman" w:cs="Times New Roman"/>
                <w:sz w:val="20"/>
                <w:szCs w:val="20"/>
              </w:rPr>
              <w:t>absinthin, amarogentin, cascarillin, grosheimin, quassin, and quinin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3FC7F2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EE689A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3B6D02" w14:textId="77777777" w:rsidR="00EC05E7" w:rsidRDefault="00EC05E7" w:rsidP="00E35D6B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g</w:t>
            </w:r>
            <w:r w:rsidRPr="00401DB8">
              <w:rPr>
                <w:rFonts w:ascii="Times New Roman" w:hAnsi="Times New Roman" w:cs="Times New Roman"/>
                <w:sz w:val="20"/>
                <w:szCs w:val="20"/>
              </w:rPr>
              <w:t>rosheimi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trong, very strong intensity. 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D1DF68" w14:textId="77777777" w:rsidR="00EC05E7" w:rsidRPr="00174FEE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oudnitzky N&lt;/Author&gt;&lt;Year&gt;2015&lt;/Year&gt;&lt;RecNum&gt;2978&lt;/RecNum&gt;&lt;DisplayText&gt;(12)&lt;/DisplayText&gt;&lt;record&gt;&lt;rec-number&gt;2978&lt;/rec-number&gt;&lt;foreign-keys&gt;&lt;key app="EN" db-id="9trvse90s5520zewaexvv5aq0ew200a9efz5"&gt;2978&lt;/key&gt;&lt;/foreign-keys&gt;&lt;ref-type name="Journal Article"&gt;17&lt;/ref-type&gt;&lt;contributors&gt;&lt;authors&gt;&lt;author&gt;Roudnitzky N, Behrens M, Engel A, Kohl S, Thalmann S, Hübner S, Lossow K, Wooding SP, Meyerhof W&lt;/author&gt;&lt;/authors&gt;&lt;/contributors&gt;&lt;titles&gt;&lt;title&gt;Receptor Polymorphism and Genomic Structure Interact to Shape Bitter Taste Perception. &lt;/title&gt;&lt;secondary-title&gt;PLoS Genet&lt;/secondary-title&gt;&lt;/titles&gt;&lt;periodical&gt;&lt;full-title&gt;PLoS Genet&lt;/full-title&gt;&lt;abbr-1&gt;PLoS genetics&lt;/abbr-1&gt;&lt;/periodical&gt;&lt;pages&gt;e1005530&lt;/pages&gt;&lt;volume&gt;&lt;style face="normal" font="default" charset="238" size="100%"&gt;11&lt;/style&gt;&lt;/volume&gt;&lt;number&gt;&lt;style face="normal" font="default" charset="238" size="100%"&gt;9&lt;/style&gt;&lt;/number&gt;&lt;dates&gt;&lt;year&gt;&lt;style face="normal" font="default" charset="238" size="100%"&gt;2015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Roudnitzky N, 2015 #297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749862" w14:textId="77777777" w:rsidR="00EC05E7" w:rsidRPr="00246CF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06CE5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5915E2DA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93E0A9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b/>
                <w:sz w:val="20"/>
                <w:szCs w:val="20"/>
              </w:rPr>
              <w:t>TAS2R8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1E97B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56A03">
              <w:rPr>
                <w:rFonts w:ascii="Times New Roman" w:hAnsi="Times New Roman" w:cs="Times New Roman"/>
                <w:sz w:val="20"/>
                <w:szCs w:val="20"/>
              </w:rPr>
              <w:t>rs154880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AF765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C2E">
              <w:rPr>
                <w:rFonts w:ascii="Times New Roman" w:hAnsi="Times New Roman" w:cs="Times New Roman"/>
                <w:sz w:val="20"/>
                <w:szCs w:val="20"/>
              </w:rPr>
              <w:t xml:space="preserve">Quinine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5CA5AD" w14:textId="77777777" w:rsidR="00EC05E7" w:rsidRPr="00E87C2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1B4CBA2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8E885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quinine intensity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115C75" w14:textId="77777777" w:rsidR="00EC05E7" w:rsidRPr="00E87C2E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naapila A&lt;/Author&gt;&lt;Year&gt;2012&lt;/Year&gt;&lt;RecNum&gt;2933&lt;/RecNum&gt;&lt;DisplayText&gt;(8)&lt;/DisplayText&gt;&lt;record&gt;&lt;rec-number&gt;2933&lt;/rec-number&gt;&lt;foreign-keys&gt;&lt;key app="EN" db-id="9trvse90s5520zewaexvv5aq0ew200a9efz5"&gt;2933&lt;/key&gt;&lt;/foreign-keys&gt;&lt;ref-type name="Journal Article"&gt;17&lt;/ref-type&gt;&lt;contributors&gt;&lt;authors&gt;&lt;author&gt;Knaapila A, Hwang LD, Lysenko A, Duke FF, Fesi B, Khoshnevisan A, James RS, Wysocki CJ, Rhyu M, Tordoff MG, Bachmanov AA, Mura E, Nagai H, Reed DR&lt;/author&gt;&lt;/authors&gt;&lt;/contributors&gt;&lt;titles&gt;&lt;title&gt;Genetic analysis of chemosensory traits in human twins.&lt;/title&gt;&lt;secondary-title&gt;&lt;style face="normal" font="default" charset="238" size="100%"&gt;Chem Senses&lt;/style&gt;&lt;/secondary-title&gt;&lt;/titles&gt;&lt;periodical&gt;&lt;full-title&gt;Chem Senses&lt;/full-title&gt;&lt;/periodical&gt;&lt;pages&gt;&lt;style face="normal" font="default" size="100%"&gt;869-&lt;/style&gt;&lt;style face="normal" font="default" charset="238" size="100%"&gt;8&lt;/style&gt;&lt;style face="normal" font="default" size="100%"&gt;81&lt;/style&gt;&lt;/pages&gt;&lt;volume&gt;37&lt;/volume&gt;&lt;number&gt;&lt;style face="normal" font="default" charset="238" size="100%"&gt;9&lt;/style&gt;&lt;/number&gt;&lt;dates&gt;&lt;year&gt;&lt;style face="normal" font="default" charset="238" size="100%"&gt;2012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Knaapila A, 2012 #293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14A8BA" w14:textId="77777777" w:rsidR="00EC05E7" w:rsidRPr="00E87C2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99D88F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A5AF632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ACBD9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F2B92C" w14:textId="77777777" w:rsidR="00EC05E7" w:rsidRPr="00D0562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6D35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D6319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638E277" w14:textId="77777777" w:rsidR="00EC05E7" w:rsidRPr="00133DF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54D80E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F16F58" w14:textId="77777777" w:rsidR="00EC05E7" w:rsidRPr="00133DF9" w:rsidRDefault="00EC05E7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497024" w14:textId="77777777" w:rsidR="00EC05E7" w:rsidRPr="00E0389E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5FE182" w14:textId="77777777" w:rsidR="00EC05E7" w:rsidRPr="0097746A" w:rsidRDefault="00EC05E7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313841" w14:paraId="43B578C9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A397F5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TATDN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969E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14676886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305280" w14:textId="77777777" w:rsidR="00EC05E7" w:rsidRDefault="00EC05E7" w:rsidP="00447C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P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D9F05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08E4F18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136272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phenotype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B4A068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7A8C53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661E20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089E808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445F8A84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E78446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b/>
                <w:sz w:val="20"/>
                <w:szCs w:val="20"/>
              </w:rPr>
              <w:t>TATDN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CA2F53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200359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8637F9" w14:textId="77777777" w:rsidR="00EC05E7" w:rsidRDefault="00EC05E7" w:rsidP="00447C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P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1E4DD4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B9CC05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8AB87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phenotype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D3B3BB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A2C236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014AB6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7E9C11B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14:paraId="0842A2A0" w14:textId="77777777" w:rsidTr="00E35D6B"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51D447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b/>
                <w:sz w:val="20"/>
                <w:szCs w:val="20"/>
              </w:rPr>
              <w:t>TATDN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4977F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200590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8C2634" w14:textId="77777777" w:rsidR="00EC05E7" w:rsidRDefault="00EC05E7" w:rsidP="00447C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P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2934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01F7C97B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F9354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phenotype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7C8942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AA6B84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EB65D2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01ADEBF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7978A2AC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658E91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b/>
                <w:sz w:val="20"/>
                <w:szCs w:val="20"/>
              </w:rPr>
              <w:t>TATDN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1B5B9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2241313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954B0F" w14:textId="77777777" w:rsidR="00EC05E7" w:rsidRDefault="00EC05E7" w:rsidP="00447C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P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6D2F8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BC526E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727C7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phenotype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1D56D2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986040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1464D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3FE2C3A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03DC10F1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05ABDA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b/>
                <w:sz w:val="20"/>
                <w:szCs w:val="20"/>
              </w:rPr>
              <w:t>TATDN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9E9E5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224131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2D48C5" w14:textId="77777777" w:rsidR="00EC05E7" w:rsidRDefault="00EC05E7" w:rsidP="00447C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P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4D8D4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1630A85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7E90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phenotype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729073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1C5163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6B12FD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16C44D74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7F256305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82B110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b/>
                <w:sz w:val="20"/>
                <w:szCs w:val="20"/>
              </w:rPr>
              <w:t>TATDN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CF7F8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2270454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5CAAF9" w14:textId="77777777" w:rsidR="00EC05E7" w:rsidRDefault="00EC05E7" w:rsidP="00447C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P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17E422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5C979F60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CA1A77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phenotype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6612FC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F31986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270A90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32CD0AD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5C4835A0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54A842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b/>
                <w:sz w:val="20"/>
                <w:szCs w:val="20"/>
              </w:rPr>
              <w:t>TATDN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C7C61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56284018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083416" w14:textId="77777777" w:rsidR="00EC05E7" w:rsidRDefault="00EC05E7" w:rsidP="00447C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P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C2D28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1B13A17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2742CD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phenotype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3A9F1F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F72A46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D9A3F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72B31C0E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59001407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3E34BB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b/>
                <w:sz w:val="20"/>
                <w:szCs w:val="20"/>
              </w:rPr>
              <w:t>TATDN2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79E29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117A">
              <w:rPr>
                <w:rFonts w:ascii="Times New Roman" w:hAnsi="Times New Roman" w:cs="Times New Roman"/>
                <w:sz w:val="20"/>
                <w:szCs w:val="20"/>
              </w:rPr>
              <w:t>rs7853747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F5BF73" w14:textId="77777777" w:rsidR="00EC05E7" w:rsidRDefault="00EC05E7" w:rsidP="00447C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P 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BE726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33781C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7B920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phenotype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9D05DB" w14:textId="77777777" w:rsidR="00EC05E7" w:rsidRPr="00980AF8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&lt;/Author&gt;&lt;Year&gt;2014&lt;/Year&gt;&lt;RecNum&gt;2982&lt;/RecNum&gt;&lt;DisplayText&gt;(3)&lt;/DisplayText&gt;&lt;record&gt;&lt;rec-number&gt;2982&lt;/rec-number&gt;&lt;foreign-keys&gt;&lt;key app="EN" db-id="9trvse90s5520zewaexvv5aq0ew200a9efz5"&gt;2982&lt;/key&gt;&lt;/foreign-keys&gt;&lt;ref-type name="Thesis"&gt;32&lt;/ref-type&gt;&lt;contributors&gt;&lt;authors&gt;&lt;author&gt;&lt;style face="normal" font="default" charset="238" size="100%"&gt;Robino A  &lt;/style&gt;&lt;/author&gt;&lt;/authors&gt;&lt;tertiary-authors&gt;&lt;author&gt;Prof. Paolo Gasparini&lt;/author&gt;&lt;/tertiary-authors&gt;&lt;/contributors&gt;&lt;titles&gt;&lt;title&gt;&lt;style face="normal" font="default" size="100%"&gt;Genetic variation in taste perception&lt;/style&gt;&lt;style face="normal" font="default" charset="238" size="100%"&gt; &lt;/style&gt;&lt;style face="normal" font="default" size="100%"&gt;and its role in food liking&lt;/style&gt;&lt;style face="normal" font="default" charset="238" size="100%"&gt; &lt;/style&gt;&lt;style face="normal" font="default" size="100%"&gt;and health status&lt;/style&gt;&lt;/title&gt;&lt;secondary-title&gt;XXVI Ciclo del Dottorato di Ricerca&amp;#xD;In Scienze della Riproduzione e dello Sviluppo&amp;#xD;indirizzo Genetico Molecolare&lt;/secondary-title&gt;&lt;/titles&gt;&lt;pages&gt;&lt;style face="normal" font="default" charset="238" size="100%"&gt;81&lt;/style&gt;&lt;/pages&gt;&lt;dates&gt;&lt;year&gt;&lt;style face="normal" font="default" charset="238" size="100%"&gt;2014&lt;/style&gt;&lt;/year&gt;&lt;/dates&gt;&lt;pub-location&gt;&lt;style face="normal" font="default" charset="238" size="100%"&gt;Triest&lt;/style&gt;&lt;/pub-location&gt;&lt;publisher&gt;UNIVERSITA’ DEGLI STUDI DI TRIESTE&lt;/publisher&gt;&lt;urls&gt;&lt;related-urls&gt;&lt;url&gt;https://www.openstarts.units.it/bitstream/10077/9988/1/Robino_phd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A, 2014 #298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F68624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84D5E9" w14:textId="77777777" w:rsidR="00EC05E7" w:rsidRPr="00CB117A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14:paraId="0F0F4CC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050746" w14:paraId="48629457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0D25CF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D2F56">
              <w:rPr>
                <w:rFonts w:ascii="Times New Roman" w:hAnsi="Times New Roman" w:cs="Times New Roman"/>
                <w:b/>
                <w:sz w:val="20"/>
                <w:szCs w:val="20"/>
              </w:rPr>
              <w:t>TRPV1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706B29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2F56">
              <w:rPr>
                <w:rFonts w:ascii="Times New Roman" w:hAnsi="Times New Roman" w:cs="Times New Roman"/>
                <w:sz w:val="20"/>
                <w:szCs w:val="20"/>
              </w:rPr>
              <w:t>rs224547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CBF29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itterness of alcohol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25630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61546F1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3688A3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AD2F56">
              <w:rPr>
                <w:rFonts w:ascii="Times New Roman" w:hAnsi="Times New Roman" w:cs="Times New Roman"/>
                <w:sz w:val="20"/>
                <w:szCs w:val="20"/>
              </w:rPr>
              <w:t>ssociated with the summary AUC scores for bitternes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f alcohol</w:t>
            </w:r>
            <w:r w:rsidRPr="00AD2F5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AD2F56">
              <w:rPr>
                <w:rFonts w:ascii="Times New Roman" w:hAnsi="Times New Roman" w:cs="Times New Roman"/>
                <w:sz w:val="20"/>
                <w:szCs w:val="20"/>
              </w:rPr>
              <w:t>AA homozygotes having the highest mean are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24D9C3" w14:textId="77777777" w:rsidR="00EC05E7" w:rsidRPr="00AD2F5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llen AL&lt;/Author&gt;&lt;Year&gt;2014&lt;/Year&gt;&lt;RecNum&gt;2986&lt;/RecNum&gt;&lt;DisplayText&gt;(20)&lt;/DisplayText&gt;&lt;record&gt;&lt;rec-number&gt;2986&lt;/rec-number&gt;&lt;foreign-keys&gt;&lt;key app="EN" db-id="9trvse90s5520zewaexvv5aq0ew200a9efz5"&gt;2986&lt;/key&gt;&lt;/foreign-keys&gt;&lt;ref-type name="Journal Article"&gt;17&lt;/ref-type&gt;&lt;contributors&gt;&lt;authors&gt;&lt;author&gt;Allen AL, McGeary JE, Hayes JE.&lt;/author&gt;&lt;/authors&gt;&lt;/contributors&gt;&lt;titles&gt;&lt;title&gt;Polymorphisms in TRPV1 and TAS2Rs associate with sensations from sampled ethanol&lt;/title&gt;&lt;secondary-title&gt;Alcohol Clin Exp Res.&lt;/secondary-title&gt;&lt;/titles&gt;&lt;periodical&gt;&lt;full-title&gt;Alcohol Clin Exp Res.&lt;/full-title&gt;&lt;/periodical&gt;&lt;pages&gt;2550-60.&lt;/pages&gt;&lt;volume&gt;&lt;style face="normal" font="default" charset="238" size="100%"&gt;38&lt;/style&gt;&lt;/volume&gt;&lt;number&gt;&lt;style face="normal" font="default" charset="238" size="100%"&gt;10&lt;/style&gt;&lt;/number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0" w:tooltip="Allen AL, 2014 #2986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0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C2F41E" w14:textId="77777777" w:rsidR="00EC05E7" w:rsidRPr="00AD2F5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1BFA6B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7E11F8FA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E1B3A9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D2F56">
              <w:rPr>
                <w:rFonts w:ascii="Times New Roman" w:hAnsi="Times New Roman" w:cs="Times New Roman"/>
                <w:b/>
                <w:sz w:val="20"/>
                <w:szCs w:val="20"/>
              </w:rPr>
              <w:t>TRPV1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B61D0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2F56">
              <w:rPr>
                <w:rFonts w:ascii="Times New Roman" w:hAnsi="Times New Roman" w:cs="Times New Roman"/>
                <w:sz w:val="20"/>
                <w:szCs w:val="20"/>
              </w:rPr>
              <w:t>rs4790521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39B8F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itterness of alcohol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F3A1E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A9601EA" w14:textId="77777777" w:rsidR="00EC05E7" w:rsidRPr="00794DE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D44B4C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94DE2">
              <w:rPr>
                <w:rFonts w:ascii="Times New Roman" w:hAnsi="Times New Roman" w:cs="Times New Roman"/>
                <w:sz w:val="20"/>
                <w:szCs w:val="20"/>
              </w:rPr>
              <w:t xml:space="preserve">Associated with the summary AUC scores for bitterness of alcoho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AD2F56">
              <w:rPr>
                <w:rFonts w:ascii="Times New Roman" w:hAnsi="Times New Roman" w:cs="Times New Roman"/>
                <w:sz w:val="20"/>
                <w:szCs w:val="20"/>
              </w:rPr>
              <w:t>CC homozygotes had the highest mean area for bitternes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595B8F" w14:textId="77777777" w:rsidR="00EC05E7" w:rsidRPr="00AD2F56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llen AL&lt;/Author&gt;&lt;Year&gt;2014&lt;/Year&gt;&lt;RecNum&gt;2986&lt;/RecNum&gt;&lt;DisplayText&gt;(20)&lt;/DisplayText&gt;&lt;record&gt;&lt;rec-number&gt;2986&lt;/rec-number&gt;&lt;foreign-keys&gt;&lt;key app="EN" db-id="9trvse90s5520zewaexvv5aq0ew200a9efz5"&gt;2986&lt;/key&gt;&lt;/foreign-keys&gt;&lt;ref-type name="Journal Article"&gt;17&lt;/ref-type&gt;&lt;contributors&gt;&lt;authors&gt;&lt;author&gt;Allen AL, McGeary JE, Hayes JE.&lt;/author&gt;&lt;/authors&gt;&lt;/contributors&gt;&lt;titles&gt;&lt;title&gt;Polymorphisms in TRPV1 and TAS2Rs associate with sensations from sampled ethanol&lt;/title&gt;&lt;secondary-title&gt;Alcohol Clin Exp Res.&lt;/secondary-title&gt;&lt;/titles&gt;&lt;periodical&gt;&lt;full-title&gt;Alcohol Clin Exp Res.&lt;/full-title&gt;&lt;/periodical&gt;&lt;pages&gt;2550-60.&lt;/pages&gt;&lt;volume&gt;&lt;style face="normal" font="default" charset="238" size="100%"&gt;38&lt;/style&gt;&lt;/volume&gt;&lt;number&gt;&lt;style face="normal" font="default" charset="238" size="100%"&gt;10&lt;/style&gt;&lt;/number&gt;&lt;dates&gt;&lt;year&gt;&lt;style face="normal" font="default" charset="238" size="100%"&gt;2014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0" w:tooltip="Allen AL, 2014 #2986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0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1A3238" w14:textId="77777777" w:rsidR="00EC05E7" w:rsidRPr="00AD2F5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05942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49460519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899A6A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E3339">
              <w:rPr>
                <w:rFonts w:ascii="Times New Roman" w:hAnsi="Times New Roman" w:cs="Times New Roman"/>
                <w:b/>
                <w:sz w:val="20"/>
                <w:szCs w:val="20"/>
              </w:rPr>
              <w:t>ZNF804B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F59745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E3339">
              <w:rPr>
                <w:rFonts w:ascii="Times New Roman" w:hAnsi="Times New Roman" w:cs="Times New Roman"/>
                <w:sz w:val="20"/>
                <w:szCs w:val="20"/>
              </w:rPr>
              <w:t>rs4727180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B905D6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21BF6E" w14:textId="77777777" w:rsidR="00EC05E7" w:rsidRPr="006E333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01B9ACE4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2A56B5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phenotype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4D3A38" w14:textId="77777777" w:rsidR="00EC05E7" w:rsidRPr="006E3339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eed DR&lt;/Author&gt;&lt;Year&gt;2010&lt;/Year&gt;&lt;RecNum&gt;2940&lt;/RecNum&gt;&lt;DisplayText&gt;(2)&lt;/DisplayText&gt;&lt;record&gt;&lt;rec-number&gt;2940&lt;/rec-number&gt;&lt;foreign-keys&gt;&lt;key app="EN" db-id="9trvse90s5520zewaexvv5aq0ew200a9efz5"&gt;2940&lt;/key&gt;&lt;/foreign-keys&gt;&lt;ref-type name="Journal Article"&gt;17&lt;/ref-type&gt;&lt;contributors&gt;&lt;authors&gt;&lt;author&gt;Reed DR,  Knaapila A &lt;/author&gt;&lt;/authors&gt;&lt;/contributors&gt;&lt;titles&gt;&lt;title&gt;Genetics of taste and smell: poisons and pleasures&lt;/title&gt;&lt;secondary-title&gt;Prog Mol Biol Transl Sci&lt;/secondary-title&gt;&lt;/titles&gt;&lt;periodical&gt;&lt;full-title&gt;Prog Mol Biol Transl Sci&lt;/full-title&gt;&lt;/periodical&gt;&lt;pages&gt;213–240&lt;/pages&gt;&lt;volume&gt;&lt;style face="normal" font="default" charset="238" size="100%"&gt;94&lt;/style&gt;&lt;/volume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" w:tooltip="Reed DR, 2010 #29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BF465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FB5DB0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1629A077" w14:textId="77777777" w:rsidTr="00E35D6B">
        <w:trPr>
          <w:trHeight w:val="532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3E79F5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DFNA5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D978BB" w14:textId="77777777" w:rsidR="00EC05E7" w:rsidRPr="002557A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rs73082019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F977C5" w14:textId="77777777" w:rsidR="00EC05E7" w:rsidRPr="00D7289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74B89A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4BDAC57C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D70236" w14:textId="77777777" w:rsidR="00EC05E7" w:rsidRPr="00313841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ssociation with preference of </w:t>
            </w:r>
            <w:r w:rsidRPr="003D1A85">
              <w:rPr>
                <w:rFonts w:ascii="Times New Roman" w:hAnsi="Times New Roman" w:cs="Times New Roman"/>
                <w:sz w:val="20"/>
                <w:szCs w:val="20"/>
              </w:rPr>
              <w:t>dark chocola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7C9521" w14:textId="77777777" w:rsidR="00EC05E7" w:rsidRPr="0007174F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rastu N&lt;/Author&gt;&lt;Year&gt;2016&lt;/Year&gt;&lt;RecNum&gt;2983&lt;/RecNum&gt;&lt;DisplayText&gt;(6)&lt;/DisplayText&gt;&lt;record&gt;&lt;rec-number&gt;2983&lt;/rec-number&gt;&lt;foreign-keys&gt;&lt;key app="EN" db-id="9trvse90s5520zewaexvv5aq0ew200a9efz5"&gt;2983&lt;/key&gt;&lt;/foreign-keys&gt;&lt;ref-type name="Journal Article"&gt;17&lt;/ref-type&gt;&lt;contributors&gt;&lt;authors&gt;&lt;author&gt;Pirastu N, Kooyman M, Robino A, van der Spek A&lt;/author&gt;&lt;author&gt;Navarini L, Amin N,  Karssen LC, Van Duijn CM, Gasparini P&lt;/author&gt;&lt;/authors&gt;&lt;/contributors&gt;&lt;titles&gt;&lt;title&gt;Non-additive genome-wide association scan reveals a new gene associated with habitual coffee consumption&lt;/title&gt;&lt;secondary-title&gt;Sci Rep&lt;/secondary-title&gt;&lt;/titles&gt;&lt;periodical&gt;&lt;full-title&gt;Scientific Reports&lt;/full-title&gt;&lt;abbr-1&gt;Sci Rep&lt;/abbr-1&gt;&lt;/periodical&gt;&lt;volume&gt;&lt;style face="normal" font="default" charset="238" size="100%"&gt;6&lt;/style&gt;&lt;/volume&gt;&lt;number&gt;31590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Pirastu N, 2016 #2983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71DFB8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A0495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050746" w14:paraId="4751BB4F" w14:textId="77777777" w:rsidTr="00E35D6B">
        <w:trPr>
          <w:trHeight w:val="256"/>
        </w:trPr>
        <w:tc>
          <w:tcPr>
            <w:tcW w:w="15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FDA868" w14:textId="77777777" w:rsidR="00EC05E7" w:rsidRPr="00F4241C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E3339">
              <w:rPr>
                <w:rFonts w:ascii="Times New Roman" w:hAnsi="Times New Roman" w:cs="Times New Roman"/>
                <w:b/>
                <w:sz w:val="20"/>
                <w:szCs w:val="20"/>
              </w:rPr>
              <w:t>DIRC3-AS1</w:t>
            </w:r>
          </w:p>
        </w:tc>
        <w:tc>
          <w:tcPr>
            <w:tcW w:w="15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3279F1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E3339">
              <w:rPr>
                <w:rFonts w:ascii="Times New Roman" w:hAnsi="Times New Roman" w:cs="Times New Roman"/>
                <w:sz w:val="20"/>
                <w:szCs w:val="20"/>
              </w:rPr>
              <w:t>rs4141835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7CFC6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E3339">
              <w:rPr>
                <w:rFonts w:ascii="Times New Roman" w:hAnsi="Times New Roman" w:cs="Times New Roman"/>
                <w:sz w:val="20"/>
                <w:szCs w:val="20"/>
              </w:rPr>
              <w:t>PROP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ECAE67" w14:textId="77777777" w:rsidR="00EC05E7" w:rsidRPr="006E3339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14:paraId="31EB5FDD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C96ED6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ssociated with PROP intensity ratings (GWAS).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ADE182" w14:textId="77777777" w:rsidR="00EC05E7" w:rsidRPr="006E3339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eed DR&lt;/Author&gt;&lt;Year&gt;2010&lt;/Year&gt;&lt;RecNum&gt;2940&lt;/RecNum&gt;&lt;DisplayText&gt;(2)&lt;/DisplayText&gt;&lt;record&gt;&lt;rec-number&gt;2940&lt;/rec-number&gt;&lt;foreign-keys&gt;&lt;key app="EN" db-id="9trvse90s5520zewaexvv5aq0ew200a9efz5"&gt;2940&lt;/key&gt;&lt;/foreign-keys&gt;&lt;ref-type name="Journal Article"&gt;17&lt;/ref-type&gt;&lt;contributors&gt;&lt;authors&gt;&lt;author&gt;Reed DR,  Knaapila A &lt;/author&gt;&lt;/authors&gt;&lt;/contributors&gt;&lt;titles&gt;&lt;title&gt;Genetics of taste and smell: poisons and pleasures&lt;/title&gt;&lt;secondary-title&gt;Prog Mol Biol Transl Sci&lt;/secondary-title&gt;&lt;/titles&gt;&lt;periodical&gt;&lt;full-title&gt;Prog Mol Biol Transl Sci&lt;/full-title&gt;&lt;/periodical&gt;&lt;pages&gt;213–240&lt;/pages&gt;&lt;volume&gt;&lt;style face="normal" font="default" charset="238" size="100%"&gt;94&lt;/style&gt;&lt;/volume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" w:tooltip="Reed DR, 2010 #294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B102EE" w14:textId="77777777" w:rsidR="00EC05E7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CA41FA" w14:textId="77777777" w:rsidR="00EC05E7" w:rsidRPr="00050746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</w:tbl>
    <w:tbl>
      <w:tblPr>
        <w:tblStyle w:val="Rcsostblzat1"/>
        <w:tblW w:w="4935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0"/>
        <w:gridCol w:w="1161"/>
        <w:gridCol w:w="1427"/>
        <w:gridCol w:w="374"/>
        <w:gridCol w:w="2157"/>
        <w:gridCol w:w="604"/>
        <w:gridCol w:w="743"/>
        <w:gridCol w:w="938"/>
      </w:tblGrid>
      <w:tr w:rsidR="00F27BEB" w:rsidRPr="005C2A85" w14:paraId="67789B04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8B94F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WEET TASTE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F0C0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DDD7F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B1F93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B2837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69D62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48736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80E25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5C2A85" w14:paraId="70C18011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DFE01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ADIPOQ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A5957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822396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63193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nfectionery-intake score (FFQ)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CC4FC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1CEFF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Association with confectionery-intake</w:t>
            </w:r>
            <w:r w:rsidR="00BD6A88">
              <w:rPr>
                <w:rFonts w:ascii="Times New Roman" w:hAnsi="Times New Roman" w:cs="Times New Roman"/>
                <w:sz w:val="20"/>
                <w:szCs w:val="20"/>
              </w:rPr>
              <w:t xml:space="preserve"> score, but it did not reach ge</w:t>
            </w: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nome-wide significance level (GWAS)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2DAD04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thaTwvQXV0aG9yPjxZZWFyPjIwMTM8L1llYXI+PFJl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thaTwvQXV0aG9yPjxZZWFyPjIwMTM8L1llYXI+PFJl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1" w:tooltip="Wakai, 2013 #1961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1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5362B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FE244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346821FA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5AFDB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ANKK1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C3505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800497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EDAF5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6C43A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6BDCC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A1 alleles associated with sucrose preferenc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014483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ablonski&lt;/Author&gt;&lt;Year&gt;2013&lt;/Year&gt;&lt;RecNum&gt;1922&lt;/RecNum&gt;&lt;DisplayText&gt;(22)&lt;/DisplayText&gt;&lt;record&gt;&lt;rec-number&gt;1922&lt;/rec-number&gt;&lt;foreign-keys&gt;&lt;key app="EN" db-id="9trvse90s5520zewaexvv5aq0ew200a9efz5"&gt;1922&lt;/key&gt;&lt;/foreign-keys&gt;&lt;ref-type name="Journal Article"&gt;17&lt;/ref-type&gt;&lt;contributors&gt;&lt;authors&gt;&lt;author&gt;Jablonski, M.&lt;/author&gt;&lt;author&gt;Jasiewicz, A.&lt;/author&gt;&lt;author&gt;Kucharska-Mazur, J.&lt;/author&gt;&lt;author&gt;Samochowiec, J.&lt;/author&gt;&lt;author&gt;Bienkowski, P.&lt;/author&gt;&lt;author&gt;Mierzejewski, P.&lt;/author&gt;&lt;author&gt;Samochowiec, A.&lt;/author&gt;&lt;/authors&gt;&lt;/contributors&gt;&lt;auth-address&gt;Department of Psychiatry, Pomeranian Medical University, Broniewskiego 26, 71-460 Szczecin, Poland, marcinjablonski2@wp.pl.&lt;/auth-address&gt;&lt;titles&gt;&lt;title&gt;The effect of selected polymorphisms of the dopamine receptor gene DRD2 and the ANKK-1 on the preference of concentrations of sucrose solutions in men with alcohol dependence&lt;/title&gt;&lt;secondary-title&gt;Psychiatr Danub&lt;/secondary-title&gt;&lt;alt-title&gt;Psychiatria Danubina&lt;/alt-title&gt;&lt;/titles&gt;&lt;periodical&gt;&lt;full-title&gt;Psychiatr Danub&lt;/full-title&gt;&lt;abbr-1&gt;Psychiatria Danubina&lt;/abbr-1&gt;&lt;/periodical&gt;&lt;alt-periodical&gt;&lt;full-title&gt;Psychiatr Danub&lt;/full-title&gt;&lt;abbr-1&gt;Psychiatria Danubina&lt;/abbr-1&gt;&lt;/alt-periodical&gt;&lt;pages&gt;371-8&lt;/pages&gt;&lt;volume&gt;25&lt;/volume&gt;&lt;number&gt;4&lt;/number&gt;&lt;edition&gt;2013/11/20&lt;/edition&gt;&lt;keywords&gt;&lt;keyword&gt;Alcoholism/ genetics&lt;/keyword&gt;&lt;keyword&gt;Cohort Studies&lt;/keyword&gt;&lt;keyword&gt;Food Preferences/physiology&lt;/keyword&gt;&lt;keyword&gt;Humans&lt;/keyword&gt;&lt;keyword&gt;Male&lt;/keyword&gt;&lt;keyword&gt;Polymorphism, Genetic/ genetics&lt;/keyword&gt;&lt;keyword&gt;Protein-Serine-Threonine Kinases/ genetics&lt;/keyword&gt;&lt;keyword&gt;Receptors, Dopamine D2/ genetics&lt;/keyword&gt;&lt;keyword&gt;Sucrose&lt;/keyword&gt;&lt;keyword&gt;Taste Perception/ genetics&lt;/keyword&gt;&lt;/keywords&gt;&lt;dates&gt;&lt;year&gt;2013&lt;/year&gt;&lt;pub-dates&gt;&lt;date&gt;Dec&lt;/date&gt;&lt;/pub-dates&gt;&lt;/dates&gt;&lt;isbn&gt;0353-5053 (Print)&amp;#xD;0353-5053 (Linking)&lt;/isbn&gt;&lt;accession-num&gt;24247049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2" w:tooltip="Jablonski, 2013 #192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2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AE325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E7B97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udenga&lt;/Author&gt;&lt;Year&gt;2013&lt;/Year&gt;&lt;RecNum&gt;1939&lt;/RecNum&gt;&lt;DisplayText&gt;(23)&lt;/DisplayText&gt;&lt;record&gt;&lt;rec-number&gt;1939&lt;/rec-number&gt;&lt;foreign-keys&gt;&lt;key app="EN" db-id="9trvse90s5520zewaexvv5aq0ew200a9efz5"&gt;1939&lt;/key&gt;&lt;/foreign-keys&gt;&lt;ref-type name="Journal Article"&gt;17&lt;/ref-type&gt;&lt;contributors&gt;&lt;authors&gt;&lt;author&gt;Rudenga, K. J.&lt;/author&gt;&lt;author&gt;Small, D. M.&lt;/author&gt;&lt;/authors&gt;&lt;/contributors&gt;&lt;auth-address&gt;Interdepartmental Neuroscience Program, Yale University, New Haven, CT 06520, USA.&lt;/auth-address&gt;&lt;titles&gt;&lt;title&gt;Ventromedial prefrontal cortex response to concentrated sucrose reflects liking rather than sweet quality coding&lt;/title&gt;&lt;secondary-title&gt;Chem Senses&lt;/secondary-title&gt;&lt;alt-title&gt;Chemical senses&lt;/alt-title&gt;&lt;/titles&gt;&lt;periodical&gt;&lt;full-title&gt;Chem Senses&lt;/full-title&gt;&lt;/periodical&gt;&lt;alt-periodical&gt;&lt;full-title&gt;Chemical Senses&lt;/full-title&gt;&lt;/alt-periodical&gt;&lt;pages&gt;585-94&lt;/pages&gt;&lt;volume&gt;38&lt;/volume&gt;&lt;number&gt;7&lt;/number&gt;&lt;edition&gt;2013/07/06&lt;/edition&gt;&lt;keywords&gt;&lt;keyword&gt;Adult&lt;/keyword&gt;&lt;keyword&gt;Eating/physiology/psychology&lt;/keyword&gt;&lt;keyword&gt;Emotions&lt;/keyword&gt;&lt;keyword&gt;Female&lt;/keyword&gt;&lt;keyword&gt;Food Preferences/physiology/psychology&lt;/keyword&gt;&lt;keyword&gt;Heterozygote&lt;/keyword&gt;&lt;keyword&gt;Humans&lt;/keyword&gt;&lt;keyword&gt;Magnetic Resonance Imaging&lt;/keyword&gt;&lt;keyword&gt;Male&lt;/keyword&gt;&lt;keyword&gt;Nontherapeutic Human Experimentation&lt;/keyword&gt;&lt;keyword&gt;Polymorphism, Single Nucleotide&lt;/keyword&gt;&lt;keyword&gt;Prefrontal Cortex/ physiology&lt;/keyword&gt;&lt;keyword&gt;Protein-Serine-Threonine Kinases/genetics&lt;/keyword&gt;&lt;keyword&gt;Sucrose&lt;/keyword&gt;&lt;keyword&gt;Taste/ physiology&lt;/keyword&gt;&lt;/keywords&gt;&lt;dates&gt;&lt;year&gt;2013&lt;/year&gt;&lt;pub-dates&gt;&lt;date&gt;Sep&lt;/date&gt;&lt;/pub-dates&gt;&lt;/dates&gt;&lt;isbn&gt;1464-3553 (Electronic)&amp;#xD;0379-864X (Linking)&lt;/isbn&gt;&lt;accession-num&gt;23828907&lt;/accession-num&gt;&lt;urls&gt;&lt;/urls&gt;&lt;custom2&gt;3747761&lt;/custom2&gt;&lt;electronic-resource-num&gt;10.1093/chemse/bjt02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3" w:tooltip="Rudenga, 2013 #193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3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F27BEB" w:rsidRPr="005C2A85" w14:paraId="62731B9F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EC50A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DRD2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DF18E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6277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CAD73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gar intake (FFQ)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AE500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05B6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 consumption was associated with genotypes (CC&gt;CT&gt;TT) among men. Consumption of total sugars, sucrose and fructose was associated with genotypes (CT&gt;TT&gt;CC) among women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006AB8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ny KM&lt;/Author&gt;&lt;Year&gt;2009&lt;/Year&gt;&lt;RecNum&gt;2987&lt;/RecNum&gt;&lt;DisplayText&gt;(24)&lt;/DisplayText&gt;&lt;record&gt;&lt;rec-number&gt;2987&lt;/rec-number&gt;&lt;foreign-keys&gt;&lt;key app="EN" db-id="9trvse90s5520zewaexvv5aq0ew200a9efz5"&gt;2987&lt;/key&gt;&lt;/foreign-keys&gt;&lt;ref-type name="Journal Article"&gt;17&lt;/ref-type&gt;&lt;contributors&gt;&lt;authors&gt;&lt;author&gt;Eny KM, Corey PN, El-Sohemy A. &lt;/author&gt;&lt;/authors&gt;&lt;/contributors&gt;&lt;titles&gt;&lt;title&gt;Dopamine D2 receptor genotype (C957T) and habitual consumption of sugars in a free-living population of men and women.&lt;/title&gt;&lt;secondary-title&gt;J Nutrigenet Nutrigenomics.&lt;/secondary-title&gt;&lt;/titles&gt;&lt;periodical&gt;&lt;full-title&gt;J Nutrigenet Nutrigenomics.&lt;/full-title&gt;&lt;/periodical&gt;&lt;pages&gt;235-42.&lt;/pages&gt;&lt;volume&gt;&lt;style face="normal" font="default" charset="238" size="100%"&gt;2&lt;/style&gt;&lt;/volume&gt;&lt;number&gt;&lt;style face="normal" font="default" charset="238" size="100%"&gt;4-5&lt;/style&gt;&lt;/number&gt;&lt;dates&gt;&lt;year&gt;&lt;style face="normal" font="default" charset="238" size="100%"&gt;2009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4" w:tooltip="Eny KM, 2009 #2987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4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0AF3E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3CB83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2CC0AFCA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F78B3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FGF21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A4786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838133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ABBC8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weet intake (FFQ)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6CF20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8D7544" w14:textId="77777777" w:rsidR="00EC05E7" w:rsidRPr="005C2A85" w:rsidRDefault="00EC05E7" w:rsidP="00BD6A8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A-</w:t>
            </w:r>
            <w:r w:rsidR="00BD6A88">
              <w:rPr>
                <w:rFonts w:ascii="Times New Roman" w:hAnsi="Times New Roman" w:cs="Times New Roman"/>
                <w:sz w:val="20"/>
                <w:szCs w:val="20"/>
              </w:rPr>
              <w:t xml:space="preserve">allele increased the odds ratio </w:t>
            </w: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of the consumption of candy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8AE88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øberg&lt;/Author&gt;&lt;Year&gt;2017&lt;/Year&gt;&lt;RecNum&gt;2669&lt;/RecNum&gt;&lt;DisplayText&gt;(25)&lt;/DisplayText&gt;&lt;record&gt;&lt;rec-number&gt;2669&lt;/rec-number&gt;&lt;foreign-keys&gt;&lt;key app="EN" db-id="9trvse90s5520zewaexvv5aq0ew200a9efz5"&gt;2669&lt;/key&gt;&lt;/foreign-keys&gt;&lt;ref-type name="Journal Article"&gt;17&lt;/ref-type&gt;&lt;contributors&gt;&lt;authors&gt;&lt;author&gt;Søberg, S.&lt;/author&gt;&lt;author&gt;Sandholt, C. H.&lt;/author&gt;&lt;author&gt;Jespersen, N. Z.&lt;/author&gt;&lt;author&gt;Toft, U.&lt;/author&gt;&lt;author&gt;Madsen, A. L.&lt;/author&gt;&lt;author&gt;von Holstein-Rathlou, S.&lt;/author&gt;&lt;author&gt;Grevengoed, T. J.&lt;/author&gt;&lt;author&gt;Christensen, K. B.&lt;/author&gt;&lt;author&gt;Bredie, W. L. P.&lt;/author&gt;&lt;author&gt;Potthoff, M. J.&lt;/author&gt;&lt;author&gt;Solomon, T. P. J.&lt;/author&gt;&lt;author&gt;Scheele, C.&lt;/author&gt;&lt;author&gt;Linneberg, A.&lt;/author&gt;&lt;author&gt;Jørgensen, T.&lt;/author&gt;&lt;author&gt;Pedersen, O.&lt;/author&gt;&lt;author&gt;Hansen, T.&lt;/author&gt;&lt;author&gt;Gillum, M. P.&lt;/author&gt;&lt;author&gt;Grarup, N.&lt;/author&gt;&lt;/authors&gt;&lt;/contributors&gt;&lt;titles&gt;&lt;title&gt;FGF21 Is a Sugar-Induced Hormone Associated with Sweet Intake and Preference in Humans&lt;/title&gt;&lt;/titles&gt;&lt;pages&gt;1045-1053.e6&lt;/pages&gt;&lt;volume&gt;25&lt;/volume&gt;&lt;number&gt;5&lt;/number&gt;&lt;dates&gt;&lt;year&gt;2017&lt;/year&gt;&lt;/dates&gt;&lt;urls&gt;&lt;related-urls&gt;&lt;url&gt;https://www.scopus.com/inward/record.uri?eid=2-s2.0-85018994862&amp;amp;doi=10.1016%2fj.cmet.2017.04.009&amp;amp;partnerID=40&amp;amp;md5=6fd1b4a19bd032c1eea45483e946836a&lt;/url&gt;&lt;/related-urls&gt;&lt;/urls&gt;&lt;electronic-resource-num&gt;10.1016/j.cmet.2017.04.009&amp;#xD;Export Date 12 April 201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5" w:tooltip="Søberg, 2017 #266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5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AC88E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0DA6B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0BAFC8F7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24A9E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96F4B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6467192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37A6D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08581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27C62A" w14:textId="77777777" w:rsidR="00EC05E7" w:rsidRPr="005C2A85" w:rsidRDefault="00EC05E7" w:rsidP="006D39A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</w:t>
            </w:r>
            <w:r w:rsidR="006D39AE">
              <w:rPr>
                <w:rFonts w:ascii="Times New Roman" w:hAnsi="Times New Roman" w:cs="Times New Roman"/>
                <w:sz w:val="20"/>
                <w:szCs w:val="20"/>
              </w:rPr>
              <w:t>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EA1D70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7825F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55F54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0142718B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BD5E3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D4E79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524600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C60DF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134CD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78D61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NP correlated with sucrose AUC scores and haplotypes (combination of high-sensitivity alleles of rs7792845 and rs1524600)</w:t>
            </w:r>
            <w:r w:rsidR="00BD6A88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 xml:space="preserve"> associated with higher sensitivity to sucros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B8EF7E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C879C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F4D2A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0B41D0F0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0A944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E8074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6467217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6CABF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0E669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82A7B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68F0CD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EA895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A4AB0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6554C8E4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F92CC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38955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6970109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C698A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DB1B4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B2601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1E12E6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C7DDA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8EBF7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753EBC26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ABD2A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BD4C3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6975345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2214B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81153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17679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EE2E27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6D524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A4BE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46A9D9C1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4F8D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8B0D7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0242727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90ABB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190E6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4B889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C3377D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345FD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4DCC7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2EE926C0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13A9D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685A9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6961082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67AAC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0F1AA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7EB01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365560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75F07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96954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11B9D87E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804D7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GNAT3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27E30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6979450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3CA05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DFF09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1C9EC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030ECE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5BD39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D24BF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1540E642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B31A5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GNAT3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072B4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7776757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1496F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F1515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A198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420162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3BEAC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AB073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3ADBB148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CE2F9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LEP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03B35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2167270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047044" w14:textId="77777777" w:rsidR="00EC05E7" w:rsidRPr="005C2A85" w:rsidRDefault="00EC05E7" w:rsidP="00E35D6B">
            <w:pPr>
              <w:jc w:val="center"/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weet preference questionnair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53C21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4AA21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Association with sweet preferenc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39E243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aXp1dGE8L0F1dGhvcj48WWVhcj4yMDA4PC9ZZWFyPjxS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aXp1dGE8L0F1dGhvcj48WWVhcj4yMDA4PC9ZZWFyPjxS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7" w:tooltip="Mizuta, 2008 #2286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AA194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998DA4" w14:textId="77777777" w:rsidR="00EC05E7" w:rsidRPr="005C2A85" w:rsidRDefault="00EC05E7" w:rsidP="00E35D6B">
            <w:pPr>
              <w:jc w:val="center"/>
            </w:pPr>
            <w:r w:rsidRPr="005C2A85">
              <w:t>-</w:t>
            </w:r>
          </w:p>
        </w:tc>
      </w:tr>
      <w:tr w:rsidR="00F27BEB" w:rsidRPr="005C2A85" w14:paraId="26329CA8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2CF5C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LEPR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DE300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137100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E58118" w14:textId="77777777" w:rsidR="00EC05E7" w:rsidRPr="005C2A85" w:rsidRDefault="00EC05E7" w:rsidP="00E35D6B">
            <w:pPr>
              <w:jc w:val="center"/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weet preference questionnair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9635A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945F5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Association with sweet preferenc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1B78FB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aXp1dGE8L0F1dGhvcj48WWVhcj4yMDA4PC9ZZWFyPjxS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aXp1dGE8L0F1dGhvcj48WWVhcj4yMDA4PC9ZZWFyPjxS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</w:fldData>
              </w:fldChar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7" w:tooltip="Mizuta, 2008 #2286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7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FD1B4F" w14:textId="77777777" w:rsidR="00EC05E7" w:rsidRPr="005C2A85" w:rsidRDefault="007B2ECF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0D95A4" w14:textId="77777777" w:rsidR="00EC05E7" w:rsidRPr="00DA0F13" w:rsidRDefault="00F27BEB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WVuZXJ0b3ZhLVZhc2t1PC9BdXRob3I+PFllYXI+MjAw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8" w:tooltip="Bienertova-Vasku, 2008 #2290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F27BEB" w:rsidRPr="005C2A85" w14:paraId="1D3B6BED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B097F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LOC107986812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C2F51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7792845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42224A" w14:textId="77777777" w:rsidR="00EC05E7" w:rsidRPr="005C2A85" w:rsidRDefault="00EC05E7" w:rsidP="00E35D6B">
            <w:pPr>
              <w:jc w:val="center"/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2A590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A6745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C98DFD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58E3E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2ACE5B" w14:textId="77777777" w:rsidR="00EC05E7" w:rsidRPr="005C2A85" w:rsidRDefault="00884C41" w:rsidP="00F27BEB">
            <w:pPr>
              <w:jc w:val="center"/>
            </w:pPr>
            <w:r w:rsidRPr="003E4432">
              <w:rPr>
                <w:rFonts w:ascii="Times New Roman" w:hAnsi="Times New Roman" w:cs="Times New Roman"/>
                <w:noProof/>
                <w:sz w:val="20"/>
                <w:szCs w:val="20"/>
              </w:rPr>
              <w:fldChar w:fldCharType="begin">
                <w:fldData xml:space="preserve">PEVuZE5vdGU+PENpdGU+PEF1dGhvcj5Kb3NlcGg8L0F1dGhvcj48WWVhcj4yMDE2PC9ZZWFyPjxS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</w:fldData>
              </w:fldChar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fldChar w:fldCharType="begin">
                <w:fldData xml:space="preserve">PEVuZE5vdGU+PENpdGU+PEF1dGhvcj5Kb3NlcGg8L0F1dGhvcj48WWVhcj4yMDE2PC9ZZWFyPjxS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</w:fldData>
              </w:fldChar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fldChar w:fldCharType="end"/>
            </w:r>
            <w:r w:rsidRPr="003E4432">
              <w:rPr>
                <w:rFonts w:ascii="Times New Roman" w:hAnsi="Times New Roman" w:cs="Times New Roman"/>
                <w:noProof/>
                <w:sz w:val="20"/>
                <w:szCs w:val="20"/>
              </w:rPr>
            </w:r>
            <w:r w:rsidRPr="003E4432">
              <w:rPr>
                <w:rFonts w:ascii="Times New Roman" w:hAnsi="Times New Roman" w:cs="Times New Roman"/>
                <w:noProof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9" w:tooltip="Joseph, 2016 #186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9</w:t>
              </w:r>
            </w:hyperlink>
            <w:r w:rsidR="005415E9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children</w:t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E4432">
              <w:rPr>
                <w:rFonts w:ascii="Times New Roman" w:hAnsi="Times New Roman" w:cs="Times New Roman"/>
                <w:noProof/>
                <w:sz w:val="20"/>
                <w:szCs w:val="20"/>
              </w:rPr>
              <w:fldChar w:fldCharType="end"/>
            </w:r>
          </w:p>
        </w:tc>
      </w:tr>
      <w:tr w:rsidR="00F27BEB" w:rsidRPr="005C2A85" w14:paraId="00D4EB71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A8281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LOC107986812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1778D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940541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8297B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02D3E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88BE0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EFF733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EB50B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85748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2568A518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58F39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LOC107986812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85C1C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107660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6786B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A783A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737BE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64667D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CBE0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D1D1C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1EE07D56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92446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LOC107986812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566C6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107657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A38A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AB910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E825F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046B4F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95B0F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B2793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193EE335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35092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LOC107986812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ABC74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2012380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0915A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8F4BC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5A008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Correlation with sucrose AUC scor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D33DF1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ushan AA&lt;/Author&gt;&lt;Year&gt;2010&lt;/Year&gt;&lt;RecNum&gt;2988&lt;/RecNum&gt;&lt;DisplayText&gt;(26)&lt;/DisplayText&gt;&lt;record&gt;&lt;rec-number&gt;2988&lt;/rec-number&gt;&lt;foreign-keys&gt;&lt;key app="EN" db-id="9trvse90s5520zewaexvv5aq0ew200a9efz5"&gt;2988&lt;/key&gt;&lt;/foreign-keys&gt;&lt;ref-type name="Journal Article"&gt;17&lt;/ref-type&gt;&lt;contributors&gt;&lt;authors&gt;&lt;author&gt;Fushan AA, Simons CT, Slack JP, Drayna D.&lt;/author&gt;&lt;/authors&gt;&lt;/contributors&gt;&lt;titles&gt;&lt;title&gt;Association between Common Variation in Genes Encoding Sweet Taste Signaling Components and Human Sucrose Perception.&lt;/title&gt;&lt;secondary-title&gt;&lt;style face="normal" font="default" charset="238" size="100%"&gt;Chem Senses&lt;/style&gt;&lt;/secondary-title&gt;&lt;/titles&gt;&lt;periodical&gt;&lt;full-title&gt;Chem Senses&lt;/full-title&gt;&lt;/periodical&gt;&lt;pages&gt;579-592.&lt;/pages&gt;&lt;volume&gt;&lt;style face="normal" font="default" charset="238" size="100%"&gt;35&lt;/style&gt;&lt;/volume&gt;&lt;number&gt;&lt;style face="normal" font="default" charset="238" size="100%"&gt;7&lt;/style&gt;&lt;/number&gt;&lt;dates&gt;&lt;year&gt;&lt;style face="normal" font="default" charset="238" size="100%"&gt;2010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Fushan AA, 2010 #2988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6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FC2CE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53786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4D3A4643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9F2F4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E5E4D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7724320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89572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Intake of mono and disaccharides (FFQ)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E1A32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3DC2A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Dose-response relationship with mono</w:t>
            </w:r>
            <w:r w:rsidR="00BD6A8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 xml:space="preserve"> and disaccharide intake as for total carbohydrates for the derived allel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622BB5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lbers&lt;/Author&gt;&lt;Year&gt;2009&lt;/Year&gt;&lt;RecNum&gt;2815&lt;/RecNum&gt;&lt;DisplayText&gt;(30)&lt;/DisplayText&gt;&lt;record&gt;&lt;rec-number&gt;2815&lt;/rec-number&gt;&lt;foreign-keys&gt;&lt;key app="EN" db-id="9trvse90s5520zewaexvv5aq0ew200a9efz5"&gt;2815&lt;/key&gt;&lt;/foreign-keys&gt;&lt;ref-type name="Journal Article"&gt;17&lt;/ref-type&gt;&lt;contributors&gt;&lt;authors&gt;&lt;author&gt;Elbers, C. C.&lt;/author&gt;&lt;author&gt;de Kovel, C. G. F.&lt;/author&gt;&lt;author&gt;van der Schouw, Y. T.&lt;/author&gt;&lt;author&gt;Meijboom, J. R.&lt;/author&gt;&lt;author&gt;Bauer, F.&lt;/author&gt;&lt;author&gt;Grobbee, D. E.&lt;/author&gt;&lt;author&gt;Trynka, G.&lt;/author&gt;&lt;author&gt;van Vliet-Ostaptchouk, J. V.&lt;/author&gt;&lt;author&gt;Wijmenga, C.&lt;/author&gt;&lt;author&gt;Onland-Moret, N. C.&lt;/author&gt;&lt;/authors&gt;&lt;/contributors&gt;&lt;titles&gt;&lt;title&gt;Variants in neuropeptide Y receptor 1 and 5 are associated with nutrient-specific food intake and are under recent selection in Europeans&lt;/title&gt;&lt;/titles&gt;&lt;volume&gt;4&lt;/volume&gt;&lt;number&gt;9&lt;/number&gt;&lt;dates&gt;&lt;year&gt;2009&lt;/year&gt;&lt;/dates&gt;&lt;urls&gt;&lt;related-urls&gt;&lt;url&gt;https://www.scopus.com/inward/record.uri?eid=2-s2.0-70349393972&amp;amp;doi=10.1371%2fjournal.pone.0007070&amp;amp;partnerID=40&amp;amp;md5=d52675231886ca33cfe316bc9f80324a&lt;/url&gt;&lt;/related-urls&gt;&lt;/urls&gt;&lt;electronic-resource-num&gt;10.1371/journal.pone.0007070&amp;#xD;Export Date 12 April 2018 C7 - e707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0" w:tooltip="Elbers, 2009 #2815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0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3395D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0775A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60B5B886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A65F1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NPY1R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99EA2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1100489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B82E2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Intake of mono and disaccharides (FFQ)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D0A95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FE9BB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Dose-response relationship with mono</w:t>
            </w:r>
            <w:r w:rsidR="00BD6A8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 xml:space="preserve"> and disaccharide intake as for total carbohydrates for the derived allel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A8C592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lbers&lt;/Author&gt;&lt;Year&gt;2009&lt;/Year&gt;&lt;RecNum&gt;2815&lt;/RecNum&gt;&lt;DisplayText&gt;(30)&lt;/DisplayText&gt;&lt;record&gt;&lt;rec-number&gt;2815&lt;/rec-number&gt;&lt;foreign-keys&gt;&lt;key app="EN" db-id="9trvse90s5520zewaexvv5aq0ew200a9efz5"&gt;2815&lt;/key&gt;&lt;/foreign-keys&gt;&lt;ref-type name="Journal Article"&gt;17&lt;/ref-type&gt;&lt;contributors&gt;&lt;authors&gt;&lt;author&gt;Elbers, C. C.&lt;/author&gt;&lt;author&gt;de Kovel, C. G. F.&lt;/author&gt;&lt;author&gt;van der Schouw, Y. T.&lt;/author&gt;&lt;author&gt;Meijboom, J. R.&lt;/author&gt;&lt;author&gt;Bauer, F.&lt;/author&gt;&lt;author&gt;Grobbee, D. E.&lt;/author&gt;&lt;author&gt;Trynka, G.&lt;/author&gt;&lt;author&gt;van Vliet-Ostaptchouk, J. V.&lt;/author&gt;&lt;author&gt;Wijmenga, C.&lt;/author&gt;&lt;author&gt;Onland-Moret, N. C.&lt;/author&gt;&lt;/authors&gt;&lt;/contributors&gt;&lt;titles&gt;&lt;title&gt;Variants in neuropeptide Y receptor 1 and 5 are associated with nutrient-specific food intake and are under recent selection in Europeans&lt;/title&gt;&lt;/titles&gt;&lt;volume&gt;4&lt;/volume&gt;&lt;number&gt;9&lt;/number&gt;&lt;dates&gt;&lt;year&gt;2009&lt;/year&gt;&lt;/dates&gt;&lt;urls&gt;&lt;related-urls&gt;&lt;url&gt;https://www.scopus.com/inward/record.uri?eid=2-s2.0-70349393972&amp;amp;doi=10.1371%2fjournal.pone.0007070&amp;amp;partnerID=40&amp;amp;md5=d52675231886ca33cfe316bc9f80324a&lt;/url&gt;&lt;/related-urls&gt;&lt;/urls&gt;&lt;electronic-resource-num&gt;10.1371/journal.pone.0007070&amp;#xD;Export Date 12 April 2018 C7 - e707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0" w:tooltip="Elbers, 2009 #2815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0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B0692D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BFB5F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7F676322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74D20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NPY1R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AB5A1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2507653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AB4F7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Intake of mono and disaccharides (FFQ)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14436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6B731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AA or AT vs. TT men consumed less mono- and disaccharid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2BA9CD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lbers&lt;/Author&gt;&lt;Year&gt;2009&lt;/Year&gt;&lt;RecNum&gt;2815&lt;/RecNum&gt;&lt;DisplayText&gt;(30)&lt;/DisplayText&gt;&lt;record&gt;&lt;rec-number&gt;2815&lt;/rec-number&gt;&lt;foreign-keys&gt;&lt;key app="EN" db-id="9trvse90s5520zewaexvv5aq0ew200a9efz5"&gt;2815&lt;/key&gt;&lt;/foreign-keys&gt;&lt;ref-type name="Journal Article"&gt;17&lt;/ref-type&gt;&lt;contributors&gt;&lt;authors&gt;&lt;author&gt;Elbers, C. C.&lt;/author&gt;&lt;author&gt;de Kovel, C. G. F.&lt;/author&gt;&lt;author&gt;van der Schouw, Y. T.&lt;/author&gt;&lt;author&gt;Meijboom, J. R.&lt;/author&gt;&lt;author&gt;Bauer, F.&lt;/author&gt;&lt;author&gt;Grobbee, D. E.&lt;/author&gt;&lt;author&gt;Trynka, G.&lt;/author&gt;&lt;author&gt;van Vliet-Ostaptchouk, J. V.&lt;/author&gt;&lt;author&gt;Wijmenga, C.&lt;/author&gt;&lt;author&gt;Onland-Moret, N. C.&lt;/author&gt;&lt;/authors&gt;&lt;/contributors&gt;&lt;titles&gt;&lt;title&gt;Variants in neuropeptide Y receptor 1 and 5 are associated with nutrient-specific food intake and are under recent selection in Europeans&lt;/title&gt;&lt;/titles&gt;&lt;volume&gt;4&lt;/volume&gt;&lt;number&gt;9&lt;/number&gt;&lt;dates&gt;&lt;year&gt;2009&lt;/year&gt;&lt;/dates&gt;&lt;urls&gt;&lt;related-urls&gt;&lt;url&gt;https://www.scopus.com/inward/record.uri?eid=2-s2.0-70349393972&amp;amp;doi=10.1371%2fjournal.pone.0007070&amp;amp;partnerID=40&amp;amp;md5=d52675231886ca33cfe316bc9f80324a&lt;/url&gt;&lt;/related-urls&gt;&lt;/urls&gt;&lt;electronic-resource-num&gt;10.1371/journal.pone.0007070&amp;#xD;Export Date 12 April 2018 C7 - e707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0" w:tooltip="Elbers, 2009 #2815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0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DF2E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FBF15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76B233F3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53145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NPY1R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40840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4234955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16F23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Intake of mono and disaccharides (FFQ)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57F03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A84B8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Dose-response relationship with mono</w:t>
            </w:r>
            <w:r w:rsidR="00BD6A8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 xml:space="preserve"> and disaccharide intake as for total carbohydrates for the derived allel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6614B7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lbers&lt;/Author&gt;&lt;Year&gt;2009&lt;/Year&gt;&lt;RecNum&gt;2815&lt;/RecNum&gt;&lt;DisplayText&gt;(30)&lt;/DisplayText&gt;&lt;record&gt;&lt;rec-number&gt;2815&lt;/rec-number&gt;&lt;foreign-keys&gt;&lt;key app="EN" db-id="9trvse90s5520zewaexvv5aq0ew200a9efz5"&gt;2815&lt;/key&gt;&lt;/foreign-keys&gt;&lt;ref-type name="Journal Article"&gt;17&lt;/ref-type&gt;&lt;contributors&gt;&lt;authors&gt;&lt;author&gt;Elbers, C. C.&lt;/author&gt;&lt;author&gt;de Kovel, C. G. F.&lt;/author&gt;&lt;author&gt;van der Schouw, Y. T.&lt;/author&gt;&lt;author&gt;Meijboom, J. R.&lt;/author&gt;&lt;author&gt;Bauer, F.&lt;/author&gt;&lt;author&gt;Grobbee, D. E.&lt;/author&gt;&lt;author&gt;Trynka, G.&lt;/author&gt;&lt;author&gt;van Vliet-Ostaptchouk, J. V.&lt;/author&gt;&lt;author&gt;Wijmenga, C.&lt;/author&gt;&lt;author&gt;Onland-Moret, N. C.&lt;/author&gt;&lt;/authors&gt;&lt;/contributors&gt;&lt;titles&gt;&lt;title&gt;Variants in neuropeptide Y receptor 1 and 5 are associated with nutrient-specific food intake and are under recent selection in Europeans&lt;/title&gt;&lt;/titles&gt;&lt;volume&gt;4&lt;/volume&gt;&lt;number&gt;9&lt;/number&gt;&lt;dates&gt;&lt;year&gt;2009&lt;/year&gt;&lt;/dates&gt;&lt;urls&gt;&lt;related-urls&gt;&lt;url&gt;https://www.scopus.com/inward/record.uri?eid=2-s2.0-70349393972&amp;amp;doi=10.1371%2fjournal.pone.0007070&amp;amp;partnerID=40&amp;amp;md5=d52675231886ca33cfe316bc9f80324a&lt;/url&gt;&lt;/related-urls&gt;&lt;/urls&gt;&lt;electronic-resource-num&gt;10.1371/journal.pone.0007070&amp;#xD;Export Date 12 April 2018 C7 - e707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0" w:tooltip="Elbers, 2009 #2815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0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35A3C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D9919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4262CD01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7FEE0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NPY2R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DB936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2507396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B1CE5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Intake of mono and disaccharides (FFQ)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460B9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368E5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Dose-response relationship with mono</w:t>
            </w:r>
            <w:r w:rsidR="00BD6A88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 xml:space="preserve"> and disaccharide intake as for total carbohydrates for the derived allel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FFA98C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lbers&lt;/Author&gt;&lt;Year&gt;2009&lt;/Year&gt;&lt;RecNum&gt;2815&lt;/RecNum&gt;&lt;DisplayText&gt;(30)&lt;/DisplayText&gt;&lt;record&gt;&lt;rec-number&gt;2815&lt;/rec-number&gt;&lt;foreign-keys&gt;&lt;key app="EN" db-id="9trvse90s5520zewaexvv5aq0ew200a9efz5"&gt;2815&lt;/key&gt;&lt;/foreign-keys&gt;&lt;ref-type name="Journal Article"&gt;17&lt;/ref-type&gt;&lt;contributors&gt;&lt;authors&gt;&lt;author&gt;Elbers, C. C.&lt;/author&gt;&lt;author&gt;de Kovel, C. G. F.&lt;/author&gt;&lt;author&gt;van der Schouw, Y. T.&lt;/author&gt;&lt;author&gt;Meijboom, J. R.&lt;/author&gt;&lt;author&gt;Bauer, F.&lt;/author&gt;&lt;author&gt;Grobbee, D. E.&lt;/author&gt;&lt;author&gt;Trynka, G.&lt;/author&gt;&lt;author&gt;van Vliet-Ostaptchouk, J. V.&lt;/author&gt;&lt;author&gt;Wijmenga, C.&lt;/author&gt;&lt;author&gt;Onland-Moret, N. C.&lt;/author&gt;&lt;/authors&gt;&lt;/contributors&gt;&lt;titles&gt;&lt;title&gt;Variants in neuropeptide Y receptor 1 and 5 are associated with nutrient-specific food intake and are under recent selection in Europeans&lt;/title&gt;&lt;/titles&gt;&lt;volume&gt;4&lt;/volume&gt;&lt;number&gt;9&lt;/number&gt;&lt;dates&gt;&lt;year&gt;2009&lt;/year&gt;&lt;/dates&gt;&lt;urls&gt;&lt;related-urls&gt;&lt;url&gt;https://www.scopus.com/inward/record.uri?eid=2-s2.0-70349393972&amp;amp;doi=10.1371%2fjournal.pone.0007070&amp;amp;partnerID=40&amp;amp;md5=d52675231886ca33cfe316bc9f80324a&lt;/url&gt;&lt;/related-urls&gt;&lt;/urls&gt;&lt;electronic-resource-num&gt;10.1371/journal.pone.0007070&amp;#xD;Export Date 12 April 2018 C7 - e707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0" w:tooltip="Elbers, 2009 #2815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0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18490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B79F2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73456CDB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5F6DD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OPRM1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04A53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1799971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433B5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479AC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0A4E1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GG associated with stronger sweet preferenc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61A05F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1" w:tooltip="Davis, 2011 #2217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1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5206D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DD7E5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5FF9330E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6DFACE" w14:textId="77777777" w:rsidR="00EC05E7" w:rsidRPr="005C2A85" w:rsidRDefault="00EC05E7" w:rsidP="00E35D6B">
            <w:pPr>
              <w:jc w:val="center"/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OPRM1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3B846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495491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526B6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EE68E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3AC7F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 xml:space="preserve">GA reported a lower sweet preference. The A–C haplotype (rs495491, rs563649) was associated with stronger sweet preference than the </w:t>
            </w:r>
            <w:r w:rsidRPr="005C2A8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other two common haplotyp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575F2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1" w:tooltip="Davis, 2011 #2217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1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A324A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5A6F0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62162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563057C7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288C34" w14:textId="77777777" w:rsidR="00EC05E7" w:rsidRPr="005C2A85" w:rsidRDefault="00EC05E7" w:rsidP="00E35D6B">
            <w:pPr>
              <w:jc w:val="center"/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OPRM1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97AB3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563649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902E6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51F67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684E00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The A–C haplotype (rs495491, rs563649) was associated with stronger sweet preference than the other two common haplotype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8546FF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1" w:tooltip="Davis, 2011 #2217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1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016BE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950011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2C5CC24D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A451B3" w14:textId="77777777" w:rsidR="00EC05E7" w:rsidRPr="005C2A85" w:rsidRDefault="00EC05E7" w:rsidP="00E35D6B">
            <w:pPr>
              <w:jc w:val="center"/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OXTR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DF02C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2268494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7AD32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Food preference questionnair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035BDB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E7AE7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AA or AT vs. TT associated with stronger preference for sweet and fatty foods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1DA14A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2" w:tooltip="Davis, 2017 #1802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2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C1705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FFBF5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705D3771" w14:textId="77777777" w:rsidTr="006D39AE">
        <w:trPr>
          <w:trHeight w:val="532"/>
        </w:trPr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96DF4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sz w:val="20"/>
                <w:szCs w:val="20"/>
              </w:rPr>
              <w:t>SLC2A2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01C3A6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rs5400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BB8B2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Sugar intake (FFQ)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D6147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DBBCD2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Intake of sugars, sucrose, fructose, glucose, sweetened beverages was greater among carriers of the Ile allele compared with those with the Thr/Thr genotyp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E7A8EB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27BE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ny KM&lt;/Author&gt;&lt;Year&gt;2008&lt;/Year&gt;&lt;RecNum&gt;2989&lt;/RecNum&gt;&lt;DisplayText&gt;(33)&lt;/DisplayText&gt;&lt;record&gt;&lt;rec-number&gt;2989&lt;/rec-number&gt;&lt;foreign-keys&gt;&lt;key app="EN" db-id="9trvse90s5520zewaexvv5aq0ew200a9efz5"&gt;2989&lt;/key&gt;&lt;/foreign-keys&gt;&lt;ref-type name="Journal Article"&gt;17&lt;/ref-type&gt;&lt;contributors&gt;&lt;authors&gt;&lt;author&gt;Eny KM, Wolever TM, Fontaine-Bisson B, El-Sohemy A.&lt;/author&gt;&lt;/authors&gt;&lt;/contributors&gt;&lt;titles&gt;&lt;title&gt;Genetic variant in the glucose transporter type 2 is associated with higher intakes of sugars in two distinct populations&lt;/title&gt;&lt;secondary-title&gt;Physiol Genomics&lt;/secondary-title&gt;&lt;/titles&gt;&lt;periodical&gt;&lt;full-title&gt;Physiol Genomics&lt;/full-title&gt;&lt;/periodical&gt;&lt;pages&gt;355-60&lt;/pages&gt;&lt;volume&gt;&lt;style face="normal" font="default" charset="238" size="100%"&gt;33&lt;/style&gt;&lt;/volume&gt;&lt;number&gt;&lt;style face="normal" font="default" charset="238" size="100%"&gt;3&lt;/style&gt;&lt;/number&gt;&lt;dates&gt;&lt;year&gt;&lt;style face="normal" font="default" charset="238" size="100%"&gt;2008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3" w:tooltip="Eny KM, 2008 #2989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3</w:t>
              </w:r>
            </w:hyperlink>
            <w:r w:rsidR="00F27BE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48170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A8A20A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7BEB" w:rsidRPr="005C2A85" w14:paraId="6C80D6B0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24D3C6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b/>
                <w:sz w:val="20"/>
                <w:szCs w:val="20"/>
              </w:rPr>
              <w:t>TAS1R1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D3828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rs17492553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C03F95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540415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2D6203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TT associated with lower intensities than CC (regional application on FP). TT, CT reported lower intensities than CC (regional application on CP)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15D265" w14:textId="77777777" w:rsidR="00EC05E7" w:rsidRPr="005F50B2" w:rsidRDefault="00884C41" w:rsidP="00F27BE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awal S&lt;/Author&gt;&lt;Year&gt;2013&lt;/Year&gt;&lt;RecNum&gt;2950&lt;/RecNum&gt;&lt;DisplayText&gt;(10)&lt;/DisplayText&gt;&lt;record&gt;&lt;rec-number&gt;2950&lt;/rec-number&gt;&lt;foreign-keys&gt;&lt;key app="EN" db-id="9trvse90s5520zewaexvv5aq0ew200a9efz5"&gt;2950&lt;/key&gt;&lt;/foreign-keys&gt;&lt;ref-type name="Journal Article"&gt;17&lt;/ref-type&gt;&lt;contributors&gt;&lt;authors&gt;&lt;author&gt;Rawal S, Hayes JE, Wallace MR, Bartoshuk LM, Duffy VB.&lt;/author&gt;&lt;/authors&gt;&lt;/contributors&gt;&lt;titles&gt;&lt;title&gt;Do polymorphisms in the TAS1R1 gene contribute to broader differences in human taste intensity?&lt;/title&gt;&lt;secondary-title&gt;Chem Senses. &lt;/secondary-title&gt;&lt;/titles&gt;&lt;periodical&gt;&lt;full-title&gt;Chem Senses.&lt;/full-title&gt;&lt;/periodical&gt;&lt;pages&gt;719-28&lt;/pages&gt;&lt;volume&gt;&lt;style face="normal" font="default" charset="238" size="100%"&gt;38&lt;/style&gt;&lt;/volume&gt;&lt;number&gt;&lt;style face="normal" font="default" charset="238" size="100%"&gt;8&lt;/style&gt;&lt;/number&gt;&lt;dates&gt;&lt;year&gt;&lt;style face="normal" font="default" charset="238" size="100%"&gt;2013&lt;/style&gt;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0" w:tooltip="Rawal S, 2013 #295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0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356D91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B93DB3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F27BEB" w:rsidRPr="005C2A85" w14:paraId="092EDF99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B915E6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b/>
                <w:sz w:val="20"/>
                <w:szCs w:val="20"/>
              </w:rPr>
              <w:t>TAS1R1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89EB0D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rs34160967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0B2B09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Sucros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7EE5E4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62BC7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AA/AG associated with lower intensities than GG homozygotes (regional application on CP)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0A43DD" w14:textId="77777777" w:rsidR="00EC05E7" w:rsidRPr="005F50B2" w:rsidRDefault="00884C41" w:rsidP="00F27BEB">
            <w:pPr>
              <w:jc w:val="center"/>
            </w:pPr>
            <w:r w:rsidRPr="00C003A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awal S&lt;/Author&gt;&lt;Year&gt;2013&lt;/Year&gt;&lt;RecNum&gt;2950&lt;/RecNum&gt;&lt;DisplayText&gt;(10)&lt;/DisplayText&gt;&lt;record&gt;&lt;rec-number&gt;2950&lt;/rec-number&gt;&lt;foreign-keys&gt;&lt;key app="EN" db-id="9trvse90s5520zewaexvv5aq0ew200a9efz5"&gt;2950&lt;/key&gt;&lt;/foreign-keys&gt;&lt;ref-type name="Journal Article"&gt;17&lt;/ref-type&gt;&lt;contributors&gt;&lt;authors&gt;&lt;author&gt;Rawal S, Hayes JE, Wallace MR, Bartoshuk LM, Duffy VB.&lt;/author&gt;&lt;/authors&gt;&lt;/contributors&gt;&lt;titles&gt;&lt;title&gt;Do polymorphisms in the TAS1R1 gene contribute to broader differences in human taste intensity?&lt;/title&gt;&lt;secondary-title&gt;Chem Senses. &lt;/secondary-title&gt;&lt;/titles&gt;&lt;periodical&gt;&lt;full-title&gt;Chem Senses.&lt;/full-title&gt;&lt;/periodical&gt;&lt;pages&gt;719-28&lt;/pages&gt;&lt;volume&gt;&lt;style face="normal" font="default" charset="238" size="100%"&gt;38&lt;/style&gt;&lt;/volume&gt;&lt;number&gt;&lt;style face="normal" font="default" charset="238" size="100%"&gt;8&lt;/style&gt;&lt;/number&gt;&lt;dates&gt;&lt;year&gt;&lt;style face="normal" font="default" charset="238" size="100%"&gt;2013&lt;/style&gt;&lt;/year&gt;&lt;/dates&gt;&lt;urls&gt;&lt;/urls&gt;&lt;/record&gt;&lt;/Cite&gt;&lt;/EndNote&gt;</w:instrText>
            </w:r>
            <w:r w:rsidRPr="00C003A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0" w:tooltip="Rawal S, 2013 #2950" w:history="1">
              <w:r w:rsidR="00F27BE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0</w:t>
              </w:r>
            </w:hyperlink>
            <w:r w:rsidR="004A70C0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C003A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DA5591" w14:textId="77777777" w:rsidR="00EC05E7" w:rsidRPr="005F50B2" w:rsidRDefault="00EC05E7" w:rsidP="00E35D6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F50B2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11852D" w14:textId="77777777" w:rsidR="00EC05E7" w:rsidRPr="005F50B2" w:rsidRDefault="00EC05E7" w:rsidP="00E35D6B">
            <w:pPr>
              <w:jc w:val="center"/>
            </w:pPr>
            <w:r w:rsidRPr="005F50B2">
              <w:t>-</w:t>
            </w:r>
          </w:p>
        </w:tc>
      </w:tr>
      <w:tr w:rsidR="00F27BEB" w:rsidRPr="005C2A85" w14:paraId="39919BD5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44B8A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TRPV1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6D218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s8065080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AD2F9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weet taste preferenc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074FA7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87A27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allele positively associated with sweet preferenc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719A1D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XJrPC9BdXRob3I+PFllYXI+MjAxNjwvWWVhcj48UmVj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=
</w:fldData>
              </w:fldChar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XJrPC9BdXRob3I+PFllYXI+MjAxNjwvWWVhcj48UmVj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=
</w:fldData>
              </w:fldChar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(</w:t>
            </w:r>
            <w:hyperlink w:anchor="_ENREF_34" w:tooltip="Park, 2016 #1839" w:history="1">
              <w:r w:rsidR="00F27BEB">
                <w:rPr>
                  <w:rFonts w:ascii="Times New Roman" w:hAnsi="Times New Roman" w:cs="Times New Roman"/>
                  <w:noProof/>
                  <w:color w:val="000000" w:themeColor="text1"/>
                  <w:sz w:val="20"/>
                  <w:szCs w:val="20"/>
                </w:rPr>
                <w:t>34</w:t>
              </w:r>
            </w:hyperlink>
            <w:r w:rsidR="00F27BEB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31F1F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1BBF95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</w:p>
        </w:tc>
      </w:tr>
      <w:tr w:rsidR="00F27BEB" w:rsidRPr="005C2A85" w14:paraId="7CD2719B" w14:textId="77777777" w:rsidTr="006D39AE">
        <w:tc>
          <w:tcPr>
            <w:tcW w:w="55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141904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TRPV1</w:t>
            </w:r>
          </w:p>
        </w:tc>
        <w:tc>
          <w:tcPr>
            <w:tcW w:w="53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1071BC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s161364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E83DD9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weet taste preference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996DBF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140FE8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allele positively associated with sweet preference.</w:t>
            </w:r>
          </w:p>
        </w:tc>
        <w:tc>
          <w:tcPr>
            <w:tcW w:w="44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B2F0C1" w14:textId="77777777" w:rsidR="00EC05E7" w:rsidRPr="005C2A85" w:rsidRDefault="00884C41" w:rsidP="00F27BE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XJrPC9BdXRob3I+PFllYXI+MjAxNjwvWWVhcj48UmVj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=
</w:fldData>
              </w:fldChar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XJrPC9BdXRob3I+PFllYXI+MjAxNjwvWWVhcj48UmVj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=
</w:fldData>
              </w:fldChar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="00F27BE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(</w:t>
            </w:r>
            <w:hyperlink w:anchor="_ENREF_34" w:tooltip="Park, 2016 #1839" w:history="1">
              <w:r w:rsidR="00F27BEB">
                <w:rPr>
                  <w:rFonts w:ascii="Times New Roman" w:hAnsi="Times New Roman" w:cs="Times New Roman"/>
                  <w:noProof/>
                  <w:color w:val="000000" w:themeColor="text1"/>
                  <w:sz w:val="20"/>
                  <w:szCs w:val="20"/>
                </w:rPr>
                <w:t>34</w:t>
              </w:r>
            </w:hyperlink>
            <w:r w:rsidR="00F27BEB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5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CADBCE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5F3073" w14:textId="77777777" w:rsidR="00EC05E7" w:rsidRPr="005C2A85" w:rsidRDefault="00EC05E7" w:rsidP="00E35D6B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C2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</w:p>
        </w:tc>
      </w:tr>
    </w:tbl>
    <w:tbl>
      <w:tblPr>
        <w:tblStyle w:val="Rcsostblzat2"/>
        <w:tblW w:w="140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4"/>
        <w:gridCol w:w="1418"/>
        <w:gridCol w:w="2976"/>
        <w:gridCol w:w="316"/>
        <w:gridCol w:w="4079"/>
        <w:gridCol w:w="1417"/>
        <w:gridCol w:w="992"/>
        <w:gridCol w:w="1418"/>
      </w:tblGrid>
      <w:tr w:rsidR="00DF7ECD" w:rsidRPr="00496BCB" w14:paraId="15A136B5" w14:textId="77777777" w:rsidTr="006D39AE">
        <w:trPr>
          <w:trHeight w:val="805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5D529A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AT TAST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36AB33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52816B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3BC110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6A3875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04E2C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7DCDE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5010C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F7ECD" w:rsidRPr="00496BCB" w14:paraId="3E5142D0" w14:textId="77777777" w:rsidTr="006D39AE">
        <w:trPr>
          <w:trHeight w:val="805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BC7400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DRB3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BB115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4994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94512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ake of lipids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FA214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DA9D8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/C; TT vs. CC/TC linked to higher lipid intakes, including fatty acids and cholesterol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D9C829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XNha2k8L0F1dGhvcj48WWVhcj4yMDEzPC9ZZWFyPjxS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XNha2k8L0F1dGhvcj48WWVhcj4yMDEzPC9ZZWFyPjxS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5" w:tooltip="Sasaki, 2013 #197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5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E0CCC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1D8A5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227ED6B4" w14:textId="77777777" w:rsidTr="006D39AE">
        <w:trPr>
          <w:trHeight w:val="845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7CEE2B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POA2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C9C1D6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5082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1DFCE5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DH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7BA1F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01C3EB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C vs TC/TT linked to higher total fat intake expressed as percentage of daily energy intake</w:t>
            </w:r>
            <w:r w:rsidR="006D39A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C5EEE2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orella D&lt;/Author&gt;&lt;Year&gt;2007&lt;/Year&gt;&lt;RecNum&gt;2955&lt;/RecNum&gt;&lt;DisplayText&gt;(36)&lt;/DisplayText&gt;&lt;record&gt;&lt;rec-number&gt;2955&lt;/rec-number&gt;&lt;foreign-keys&gt;&lt;key app="EN" db-id="9trvse90s5520zewaexvv5aq0ew200a9efz5"&gt;2955&lt;/key&gt;&lt;/foreign-keys&gt;&lt;ref-type name="Journal Article"&gt;17&lt;/ref-type&gt;&lt;contributors&gt;&lt;authors&gt;&lt;author&gt;Corella D, Arnett DK, Tsai MY, Kabagambe EK, Peacock JM, Hixson JE, Straka RJ, Province M, Lai C-Q, Parnell LD, Borecki I, Ordovas JM&lt;/author&gt;&lt;/authors&gt;&lt;/contributors&gt;&lt;titles&gt;&lt;title&gt;&lt;style face="normal" font="default" size="100%"&gt;The  256TC Polymorphism in the Apolipoprotein&lt;/style&gt;&lt;style face="normal" font="default" charset="238" size="100%"&gt; &lt;/style&gt;&lt;style face="normal" font="default" size="100%"&gt;A-II Gene Promoter Is Associated with Body Mass Index and Food Intake in the Genetics of Lipid Lowering Drugs and Diet Network Study. &lt;/style&gt;&lt;/title&gt;&lt;secondary-title&gt;Clinical Chemistry&lt;/secondary-title&gt;&lt;/titles&gt;&lt;periodical&gt;&lt;full-title&gt;Clinical Chemistry&lt;/full-title&gt;&lt;/periodical&gt;&lt;pages&gt;1144 –1152&lt;/pages&gt;&lt;volume&gt;&lt;style face="normal" font="default" charset="238" size="100%"&gt;53&lt;/style&gt;&lt;/volume&gt;&lt;number&gt;&lt;style face="normal" font="default" charset="238" size="100%"&gt;6&lt;/style&gt;&lt;/number&gt;&lt;dates&gt;&lt;year&gt;&lt;style face="normal" font="default" charset="238" size="100%"&gt;2007&lt;/style&gt;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6" w:tooltip="Corella D, 2007 #2955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6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6A05C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6C8D8B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665D7704" w14:textId="77777777" w:rsidTr="006D39AE">
        <w:trPr>
          <w:trHeight w:val="559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FF7C9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PRM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5CD9A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799971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176356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4AE1D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C7AC6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G stronger fat preferences</w:t>
            </w:r>
            <w:r w:rsidR="006D39A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2EED4D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1" w:tooltip="Davis, 2011 #2217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1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5267A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606DB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46DD563A" w14:textId="77777777" w:rsidTr="006D39AE">
        <w:trPr>
          <w:trHeight w:val="708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ABD27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PRM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B6A675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495491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1C8DF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7E8D01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F41E2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G vs. GA and AA reported lower fat preference.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35A041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E8L1llYXI+PFJl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1" w:tooltip="Davis, 2011 #2217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1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51882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E1F76A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523828BE" w14:textId="77777777" w:rsidTr="006D39AE">
        <w:trPr>
          <w:trHeight w:val="992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441DC2B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RGS6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DA8231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847330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6569EB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13B44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2F749C0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ociated with the frequency of servings of fats/oils/sweets and mode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tly associated with total fat </w:t>
            </w: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 saturated fat intake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D53BAA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5EDEB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9228E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01CC31C5" w14:textId="77777777" w:rsidTr="006D39AE">
        <w:trPr>
          <w:trHeight w:val="694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F7FE06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7D0D86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847328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20A294E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DF58FE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566094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ociated with the frequency of servings of fats/oils/sweets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7FA0B9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45933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2CFBF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4C0B07AA" w14:textId="77777777" w:rsidTr="006D39AE">
        <w:trPr>
          <w:trHeight w:val="703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19DF4A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3BFC3A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769148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EC28AE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56BB1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253798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ociated with the frequency of servings of fats/oils/sweets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692D24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F5B1C5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1976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65C33FA4" w14:textId="77777777" w:rsidTr="006D39AE">
        <w:trPr>
          <w:trHeight w:val="525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E31E125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G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A9720D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699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2D4584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ake of lipids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4BC37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0973327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M/MT vs. TT associated with higher intake of total lipids</w:t>
            </w:r>
            <w:r w:rsidR="007B32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924777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XNha2k8L0F1dGhvcj48WWVhcj4yMDEzPC9ZZWFyPjxS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XNha2k8L0F1dGhvcj48WWVhcj4yMDEzPC9ZZWFyPjxS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5" w:tooltip="Sasaki, 2013 #197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5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CC9A70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D4D9E6B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0D13402C" w14:textId="77777777" w:rsidTr="006D39AE">
        <w:trPr>
          <w:trHeight w:val="1035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E6D6F71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PNT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758F501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6661761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ABBEE9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(categories: vegetables, fatty, dairy and bitter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BE19A3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5EA4DD1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ociation with oil or butter on bread liking (GWAS)</w:t>
            </w:r>
            <w:r w:rsidR="007B32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B82F54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irastu N&lt;/Author&gt;&lt;Year&gt;2016&lt;/Year&gt;&lt;RecNum&gt;2983&lt;/RecNum&gt;&lt;DisplayText&gt;(6)&lt;/DisplayText&gt;&lt;record&gt;&lt;rec-number&gt;2983&lt;/rec-number&gt;&lt;foreign-keys&gt;&lt;key app="EN" db-id="9trvse90s5520zewaexvv5aq0ew200a9efz5"&gt;2983&lt;/key&gt;&lt;/foreign-keys&gt;&lt;ref-type name="Journal Article"&gt;17&lt;/ref-type&gt;&lt;contributors&gt;&lt;authors&gt;&lt;author&gt;Pirastu N, Kooyman M, Robino A, van der Spek A&lt;/author&gt;&lt;author&gt;Navarini L, Amin N,  Karssen LC, Van Duijn CM, Gasparini P&lt;/author&gt;&lt;/authors&gt;&lt;/contributors&gt;&lt;titles&gt;&lt;title&gt;Non-additive genome-wide association scan reveals a new gene associated with habitual coffee consumption&lt;/title&gt;&lt;secondary-title&gt;Sci Rep&lt;/secondary-title&gt;&lt;/titles&gt;&lt;periodical&gt;&lt;full-title&gt;Scientific Reports&lt;/full-title&gt;&lt;abbr-1&gt;Sci Rep&lt;/abbr-1&gt;&lt;/periodical&gt;&lt;volume&gt;&lt;style face="normal" font="default" charset="238" size="100%"&gt;6&lt;/style&gt;&lt;/volume&gt;&lt;number&gt;31590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6" w:tooltip="Pirastu N, 2016 #298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6</w:t>
              </w:r>
            </w:hyperlink>
            <w:r w:rsidR="004A70C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FC92A3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092715A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6481D5F3" w14:textId="77777777" w:rsidTr="006D39AE">
        <w:trPr>
          <w:trHeight w:val="807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6918D7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NR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8EDA78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049353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04191C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81888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A5FA71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he SNP inversely associated with the intake of dietary cholesterol and saturated fats.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9912F6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aruso&lt;/Author&gt;&lt;Year&gt;2012&lt;/Year&gt;&lt;RecNum&gt;1957&lt;/RecNum&gt;&lt;DisplayText&gt;(38)&lt;/DisplayText&gt;&lt;record&gt;&lt;rec-number&gt;1957&lt;/rec-number&gt;&lt;foreign-keys&gt;&lt;key app="EN" db-id="9trvse90s5520zewaexvv5aq0ew200a9efz5"&gt;1957&lt;/key&gt;&lt;/foreign-keys&gt;&lt;ref-type name="Journal Article"&gt;17&lt;/ref-type&gt;&lt;contributors&gt;&lt;authors&gt;&lt;author&gt;Caruso, M. G.&lt;/author&gt;&lt;author&gt;Gazzerro, P.&lt;/author&gt;&lt;author&gt;Notarnicola, M.&lt;/author&gt;&lt;author&gt;Cisternino, A. M.&lt;/author&gt;&lt;author&gt;Guerra, V.&lt;/author&gt;&lt;author&gt;Misciagna, G.&lt;/author&gt;&lt;author&gt;Laezza, C.&lt;/author&gt;&lt;author&gt;Bifulco, M.&lt;/author&gt;&lt;/authors&gt;&lt;/contributors&gt;&lt;auth-address&gt;Laboratory of Biochemistry, National Institute for Digestive Diseases, Saverio de Bellis, Castellana Grotte, Italy. gabriella.caruso@irccsdebellis.it&lt;/auth-address&gt;&lt;titles&gt;&lt;title&gt;Cannabinoid type 1 receptor gene polymorphism and macronutrient intake&lt;/title&gt;&lt;secondary-title&gt;J Nutrigenet Nutrigenomics&lt;/secondary-title&gt;&lt;alt-title&gt;Journal of nutrigenetics and nutrigenomics&lt;/alt-title&gt;&lt;/titles&gt;&lt;alt-periodical&gt;&lt;full-title&gt;Journal of Nutrigenetics and Nutrigenomics&lt;/full-title&gt;&lt;/alt-periodical&gt;&lt;pages&gt;305-13&lt;/pages&gt;&lt;volume&gt;5&lt;/volume&gt;&lt;number&gt;6&lt;/number&gt;&lt;edition&gt;2012/12/05&lt;/edition&gt;&lt;keywords&gt;&lt;keyword&gt;Adult&lt;/keyword&gt;&lt;keyword&gt;Aged&lt;/keyword&gt;&lt;keyword&gt;Diet Surveys&lt;/keyword&gt;&lt;keyword&gt;Eating/ genetics/physiology&lt;/keyword&gt;&lt;keyword&gt;Female&lt;/keyword&gt;&lt;keyword&gt;Food Preferences/physiology&lt;/keyword&gt;&lt;keyword&gt;Genotype&lt;/keyword&gt;&lt;keyword&gt;Humans&lt;/keyword&gt;&lt;keyword&gt;Longitudinal Studies&lt;/keyword&gt;&lt;keyword&gt;Male&lt;/keyword&gt;&lt;keyword&gt;Middle Aged&lt;/keyword&gt;&lt;keyword&gt;Polymorphism, Single Nucleotide&lt;/keyword&gt;&lt;keyword&gt;Receptor, Cannabinoid, CB1/ genetics&lt;/keyword&gt;&lt;keyword&gt;Surveys and Questionnaires&lt;/keyword&gt;&lt;/keywords&gt;&lt;dates&gt;&lt;year&gt;2012&lt;/year&gt;&lt;/dates&gt;&lt;isbn&gt;1661-6758 (Electronic)&amp;#xD;1661-6499 (Linking)&lt;/isbn&gt;&lt;accession-num&gt;23207972&lt;/accession-num&gt;&lt;urls&gt;&lt;/urls&gt;&lt;electronic-resource-num&gt;10.1159/00034356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8" w:tooltip="Caruso, 2012 #1957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8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7954C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AB59E2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35C95405" w14:textId="77777777" w:rsidTr="006D39AE">
        <w:trPr>
          <w:trHeight w:val="975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3F9AE8E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NTN5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CAA7146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40738262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1C875A7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(categories: vegetables, fatty, dairy and bitter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565EC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6800E8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ociation with bacon liking (GWAS)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BB3208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irastu N&lt;/Author&gt;&lt;Year&gt;2016&lt;/Year&gt;&lt;RecNum&gt;2983&lt;/RecNum&gt;&lt;DisplayText&gt;(6)&lt;/DisplayText&gt;&lt;record&gt;&lt;rec-number&gt;2983&lt;/rec-number&gt;&lt;foreign-keys&gt;&lt;key app="EN" db-id="9trvse90s5520zewaexvv5aq0ew200a9efz5"&gt;2983&lt;/key&gt;&lt;/foreign-keys&gt;&lt;ref-type name="Journal Article"&gt;17&lt;/ref-type&gt;&lt;contributors&gt;&lt;authors&gt;&lt;author&gt;Pirastu N, Kooyman M, Robino A, van der Spek A&lt;/author&gt;&lt;author&gt;Navarini L, Amin N,  Karssen LC, Van Duijn CM, Gasparini P&lt;/author&gt;&lt;/authors&gt;&lt;/contributors&gt;&lt;titles&gt;&lt;title&gt;Non-additive genome-wide association scan reveals a new gene associated with habitual coffee consumption&lt;/title&gt;&lt;secondary-title&gt;Sci Rep&lt;/secondary-title&gt;&lt;/titles&gt;&lt;periodical&gt;&lt;full-title&gt;Scientific Reports&lt;/full-title&gt;&lt;abbr-1&gt;Sci Rep&lt;/abbr-1&gt;&lt;/periodical&gt;&lt;volume&gt;&lt;style face="normal" font="default" charset="238" size="100%"&gt;6&lt;/style&gt;&lt;/volume&gt;&lt;number&gt;31590&lt;/number&gt;&lt;dates&gt;&lt;year&gt;&lt;style face="normal" font="default" charset="238" size="100%"&gt;2016&lt;/style&gt;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6" w:tooltip="Pirastu N, 2016 #298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6</w:t>
              </w:r>
            </w:hyperlink>
            <w:r w:rsidR="004A70C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7B2BA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946A233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6F707CD0" w14:textId="77777777" w:rsidTr="006D39AE">
        <w:trPr>
          <w:trHeight w:val="861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7A92753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GF2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F56570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838133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E5539A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927A31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C666333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ndency toward decreased total fat intake (A allele carriers), (MUFAs, PUFAs, omega-3 fatty acids)</w:t>
            </w:r>
            <w:r w:rsidR="006D39A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F8543F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4A70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øberg&lt;/Author&gt;&lt;Year&gt;2017&lt;/Year&gt;&lt;RecNum&gt;2669&lt;/RecNum&gt;&lt;DisplayText&gt;(25)&lt;/DisplayText&gt;&lt;record&gt;&lt;rec-number&gt;2669&lt;/rec-number&gt;&lt;foreign-keys&gt;&lt;key app="EN" db-id="9trvse90s5520zewaexvv5aq0ew200a9efz5"&gt;2669&lt;/key&gt;&lt;/foreign-keys&gt;&lt;ref-type name="Journal Article"&gt;17&lt;/ref-type&gt;&lt;contributors&gt;&lt;authors&gt;&lt;author&gt;Søberg, S.&lt;/author&gt;&lt;author&gt;Sandholt, C. H.&lt;/author&gt;&lt;author&gt;Jespersen, N. Z.&lt;/author&gt;&lt;author&gt;Toft, U.&lt;/author&gt;&lt;author&gt;Madsen, A. L.&lt;/author&gt;&lt;author&gt;von Holstein-Rathlou, S.&lt;/author&gt;&lt;author&gt;Grevengoed, T. J.&lt;/author&gt;&lt;author&gt;Christensen, K. B.&lt;/author&gt;&lt;author&gt;Bredie, W. L. P.&lt;/author&gt;&lt;author&gt;Potthoff, M. J.&lt;/author&gt;&lt;author&gt;Solomon, T. P. J.&lt;/author&gt;&lt;author&gt;Scheele, C.&lt;/author&gt;&lt;author&gt;Linneberg, A.&lt;/author&gt;&lt;author&gt;Jørgensen, T.&lt;/author&gt;&lt;author&gt;Pedersen, O.&lt;/author&gt;&lt;author&gt;Hansen, T.&lt;/author&gt;&lt;author&gt;Gillum, M. P.&lt;/author&gt;&lt;author&gt;Grarup, N.&lt;/author&gt;&lt;/authors&gt;&lt;/contributors&gt;&lt;titles&gt;&lt;title&gt;FGF21 Is a Sugar-Induced Hormone Associated with Sweet Intake and Preference in Humans&lt;/title&gt;&lt;/titles&gt;&lt;pages&gt;1045-1053.e6&lt;/pages&gt;&lt;volume&gt;25&lt;/volume&gt;&lt;number&gt;5&lt;/number&gt;&lt;dates&gt;&lt;year&gt;2017&lt;/year&gt;&lt;/dates&gt;&lt;urls&gt;&lt;related-urls&gt;&lt;url&gt;https://www.scopus.com/inward/record.uri?eid=2-s2.0-85018994862&amp;amp;doi=10.1016%2fj.cmet.2017.04.009&amp;amp;partnerID=40&amp;amp;md5=6fd1b4a19bd032c1eea45483e946836a&lt;/url&gt;&lt;/related-urls&gt;&lt;/urls&gt;&lt;electronic-resource-num&gt;10.1016/j.cmet.2017.04.009&amp;#xD;Export Date 12 April 2018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4A70C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5" w:tooltip="Søberg, 2017 #2669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25</w:t>
              </w:r>
            </w:hyperlink>
            <w:r w:rsidR="004A70C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C4E1F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71E4601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6C2B71B1" w14:textId="77777777" w:rsidTr="006D39AE">
        <w:trPr>
          <w:trHeight w:val="695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971195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OXTR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2E62076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68494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177FA07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 preference questionnair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FAA00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DE9721A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 allele carriers stronger preference for fatty foods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CB40CF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YXZpczwvQXV0aG9yPjxZZWFyPjIwMTc8L1llYXI+PFJl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2" w:tooltip="Davis, 2017 #1802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2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823E96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6A7BDD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6C0A1549" w14:textId="77777777" w:rsidTr="006D39AE">
        <w:trPr>
          <w:trHeight w:val="850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9B58C2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4CEDA4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847354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E98F0B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589B2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E44800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stly associated with </w:t>
            </w:r>
            <w:r w:rsidR="009541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take </w:t>
            </w: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requency</w:t>
            </w:r>
            <w:r w:rsidR="009541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</w:t>
            </w: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ats/oils/sweets, total fat and saturated fat intake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F179F9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E0F39E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6EEA3A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179304BD" w14:textId="77777777" w:rsidTr="006D39AE">
        <w:trPr>
          <w:trHeight w:val="693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9DF91D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0EBF7B1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2239247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78A3FC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BDA68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FA9B4A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ssociated with </w:t>
            </w:r>
            <w:r w:rsidR="009541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take </w:t>
            </w: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requency of fats/oils/ sweets (servings/day)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85169B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C11657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283063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0C4BE797" w14:textId="77777777" w:rsidTr="006D39AE">
        <w:trPr>
          <w:trHeight w:val="1113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E29916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S6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BBD5A2B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1402064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A38ED6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F9453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9E127EB" w14:textId="77777777" w:rsidR="00EC05E7" w:rsidRPr="00496BCB" w:rsidRDefault="006D39AE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ociated with the</w:t>
            </w:r>
            <w:r w:rsidR="009541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take </w:t>
            </w:r>
            <w:r w:rsidR="00EC05E7"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requency of servings of fats/oils/sweets and total fat intake, saturated fat intake, percent of calories from fat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55382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WJiZWw8L0F1dGhvcj48WWVhcj4yMDExPC9ZZWFyPjxS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7" w:tooltip="Sibbel, 2011 #2223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7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21AD12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4F9555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62615F16" w14:textId="77777777" w:rsidTr="006D39AE">
        <w:trPr>
          <w:trHeight w:val="525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7003E6E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H2B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F67F31A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s7498665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1E610E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 intake (FFQ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241DD4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E991DA9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ssociated with fat and saturated fat intakes.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13DFD1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XVlcjwvQXV0aG9yPjxZZWFyPjIwMDk8L1llYXI+PFJl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Bauer, 2009 #2260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7E45D8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34A3F0B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DF7ECD" w:rsidRPr="00496BCB" w14:paraId="0F1EB767" w14:textId="77777777" w:rsidTr="006D39AE">
        <w:trPr>
          <w:trHeight w:val="1306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C89C3E1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AS2R38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C2C765D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A49P (rs713598), A262V (rs1726866), V296I (rs10246939)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0C5AFA5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Oleic acid threshol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F008F6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07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5948BCC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 interaction with rs1761667 and rs1527483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C4076C" w14:textId="77777777" w:rsidR="00EC05E7" w:rsidRPr="00496BCB" w:rsidRDefault="00884C41" w:rsidP="00F27BE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ZWxpczwvQXV0aG9yPjxZZWFyPjIwMTU8L1llYXI+PFJl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ZWxpczwvQXV0aG9yPjxZZWFyPjIwMTU8L1llYXI+PFJl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</w:fldData>
              </w:fldCha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7B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0" w:tooltip="Melis, 2015 #1879" w:history="1">
              <w:r w:rsidR="00F27BEB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0</w:t>
              </w:r>
            </w:hyperlink>
            <w:r w:rsidR="00F27B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5D8CCF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CEF9B1E" w14:textId="77777777" w:rsidR="00EC05E7" w:rsidRPr="00496BCB" w:rsidRDefault="00EC05E7" w:rsidP="00E35D6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96B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</w:tbl>
    <w:p w14:paraId="19410327" w14:textId="50A5FAF2" w:rsidR="00EC05E7" w:rsidRPr="00EC05E7" w:rsidRDefault="00EC05E7" w:rsidP="007F14AD">
      <w:pPr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EC05E7" w:rsidRPr="00EC05E7" w:rsidSect="00E83B97">
      <w:type w:val="continuous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8322B3" w14:textId="77777777" w:rsidR="00C252A6" w:rsidRDefault="00C252A6" w:rsidP="00FF34A0">
      <w:pPr>
        <w:spacing w:after="0" w:line="240" w:lineRule="auto"/>
      </w:pPr>
      <w:r>
        <w:separator/>
      </w:r>
    </w:p>
  </w:endnote>
  <w:endnote w:type="continuationSeparator" w:id="0">
    <w:p w14:paraId="2E8B6BB1" w14:textId="77777777" w:rsidR="00C252A6" w:rsidRDefault="00C252A6" w:rsidP="00FF34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711866"/>
      <w:docPartObj>
        <w:docPartGallery w:val="Page Numbers (Bottom of Page)"/>
        <w:docPartUnique/>
      </w:docPartObj>
    </w:sdtPr>
    <w:sdtEndPr/>
    <w:sdtContent>
      <w:p w14:paraId="7C487BA7" w14:textId="77777777" w:rsidR="008D3A67" w:rsidRDefault="008D3A6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6634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3BCA025" w14:textId="77777777" w:rsidR="008D3A67" w:rsidRDefault="008D3A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4B684C" w14:textId="77777777" w:rsidR="00C252A6" w:rsidRDefault="00C252A6" w:rsidP="00FF34A0">
      <w:pPr>
        <w:spacing w:after="0" w:line="240" w:lineRule="auto"/>
      </w:pPr>
      <w:r>
        <w:separator/>
      </w:r>
    </w:p>
  </w:footnote>
  <w:footnote w:type="continuationSeparator" w:id="0">
    <w:p w14:paraId="0F2D7BFF" w14:textId="77777777" w:rsidR="00C252A6" w:rsidRDefault="00C252A6" w:rsidP="00FF34A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9"/>
  <w:hideSpellingError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_Front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trvse90s5520zewaexvv5aq0ew200a9efz5&quot;&gt;My EndNote Library&lt;record-ids&gt;&lt;item&gt;1802&lt;/item&gt;&lt;item&gt;1805&lt;/item&gt;&lt;item&gt;1808&lt;/item&gt;&lt;item&gt;1824&lt;/item&gt;&lt;item&gt;1839&lt;/item&gt;&lt;item&gt;1840&lt;/item&gt;&lt;item&gt;1862&lt;/item&gt;&lt;item&gt;1879&lt;/item&gt;&lt;item&gt;1915&lt;/item&gt;&lt;item&gt;1920&lt;/item&gt;&lt;item&gt;1922&lt;/item&gt;&lt;item&gt;1928&lt;/item&gt;&lt;item&gt;1939&lt;/item&gt;&lt;item&gt;1957&lt;/item&gt;&lt;item&gt;1961&lt;/item&gt;&lt;item&gt;1973&lt;/item&gt;&lt;item&gt;2198&lt;/item&gt;&lt;item&gt;2217&lt;/item&gt;&lt;item&gt;2223&lt;/item&gt;&lt;item&gt;2226&lt;/item&gt;&lt;item&gt;2258&lt;/item&gt;&lt;item&gt;2260&lt;/item&gt;&lt;item&gt;2268&lt;/item&gt;&lt;item&gt;2270&lt;/item&gt;&lt;item&gt;2275&lt;/item&gt;&lt;item&gt;2286&lt;/item&gt;&lt;item&gt;2290&lt;/item&gt;&lt;item&gt;2669&lt;/item&gt;&lt;item&gt;2815&lt;/item&gt;&lt;item&gt;2847&lt;/item&gt;&lt;item&gt;2933&lt;/item&gt;&lt;item&gt;2940&lt;/item&gt;&lt;item&gt;2950&lt;/item&gt;&lt;item&gt;2955&lt;/item&gt;&lt;item&gt;2963&lt;/item&gt;&lt;item&gt;2969&lt;/item&gt;&lt;item&gt;2972&lt;/item&gt;&lt;item&gt;2975&lt;/item&gt;&lt;item&gt;2978&lt;/item&gt;&lt;item&gt;2979&lt;/item&gt;&lt;item&gt;2980&lt;/item&gt;&lt;item&gt;2982&lt;/item&gt;&lt;item&gt;2983&lt;/item&gt;&lt;item&gt;2984&lt;/item&gt;&lt;item&gt;2985&lt;/item&gt;&lt;item&gt;2986&lt;/item&gt;&lt;item&gt;2987&lt;/item&gt;&lt;item&gt;2988&lt;/item&gt;&lt;item&gt;2989&lt;/item&gt;&lt;/record-ids&gt;&lt;/item&gt;&lt;/Libraries&gt;"/>
  </w:docVars>
  <w:rsids>
    <w:rsidRoot w:val="00B47BBC"/>
    <w:rsid w:val="00010F6B"/>
    <w:rsid w:val="00043193"/>
    <w:rsid w:val="00060F7D"/>
    <w:rsid w:val="00064EB1"/>
    <w:rsid w:val="00074371"/>
    <w:rsid w:val="00081EC3"/>
    <w:rsid w:val="00083E9F"/>
    <w:rsid w:val="000852FC"/>
    <w:rsid w:val="00085F82"/>
    <w:rsid w:val="00090610"/>
    <w:rsid w:val="000B67C1"/>
    <w:rsid w:val="000C4F5B"/>
    <w:rsid w:val="0012328C"/>
    <w:rsid w:val="001238C3"/>
    <w:rsid w:val="001245C3"/>
    <w:rsid w:val="0012541A"/>
    <w:rsid w:val="00125B60"/>
    <w:rsid w:val="0012701E"/>
    <w:rsid w:val="001318B8"/>
    <w:rsid w:val="001626FB"/>
    <w:rsid w:val="00182B6A"/>
    <w:rsid w:val="0018308C"/>
    <w:rsid w:val="00190ECA"/>
    <w:rsid w:val="00192002"/>
    <w:rsid w:val="00192371"/>
    <w:rsid w:val="001B1FA9"/>
    <w:rsid w:val="001B5FB4"/>
    <w:rsid w:val="001C0B45"/>
    <w:rsid w:val="001D253A"/>
    <w:rsid w:val="001E063A"/>
    <w:rsid w:val="00217E81"/>
    <w:rsid w:val="00223E24"/>
    <w:rsid w:val="0023035D"/>
    <w:rsid w:val="00290506"/>
    <w:rsid w:val="002B7E11"/>
    <w:rsid w:val="002D6CC3"/>
    <w:rsid w:val="00310F2A"/>
    <w:rsid w:val="00320F5E"/>
    <w:rsid w:val="00344298"/>
    <w:rsid w:val="00365CD9"/>
    <w:rsid w:val="0036634A"/>
    <w:rsid w:val="003737B4"/>
    <w:rsid w:val="00377CE1"/>
    <w:rsid w:val="00381E40"/>
    <w:rsid w:val="003B3DF9"/>
    <w:rsid w:val="003E4432"/>
    <w:rsid w:val="003E4630"/>
    <w:rsid w:val="003F03A1"/>
    <w:rsid w:val="003F2D32"/>
    <w:rsid w:val="003F4727"/>
    <w:rsid w:val="004176E5"/>
    <w:rsid w:val="00431871"/>
    <w:rsid w:val="00433C04"/>
    <w:rsid w:val="0044181A"/>
    <w:rsid w:val="00447C03"/>
    <w:rsid w:val="00460FFF"/>
    <w:rsid w:val="00485836"/>
    <w:rsid w:val="0048659B"/>
    <w:rsid w:val="004A3FFD"/>
    <w:rsid w:val="004A70C0"/>
    <w:rsid w:val="004B6752"/>
    <w:rsid w:val="004F174E"/>
    <w:rsid w:val="0051119F"/>
    <w:rsid w:val="005415E9"/>
    <w:rsid w:val="00541600"/>
    <w:rsid w:val="00542D7B"/>
    <w:rsid w:val="00553BB0"/>
    <w:rsid w:val="00566BC2"/>
    <w:rsid w:val="005A1795"/>
    <w:rsid w:val="005A44CB"/>
    <w:rsid w:val="005B24C1"/>
    <w:rsid w:val="005C0170"/>
    <w:rsid w:val="005C2EC2"/>
    <w:rsid w:val="005D6844"/>
    <w:rsid w:val="005F50B2"/>
    <w:rsid w:val="006433B8"/>
    <w:rsid w:val="0064355A"/>
    <w:rsid w:val="006920CC"/>
    <w:rsid w:val="006B7DA5"/>
    <w:rsid w:val="006C608D"/>
    <w:rsid w:val="006D39AE"/>
    <w:rsid w:val="006F7C80"/>
    <w:rsid w:val="0070247F"/>
    <w:rsid w:val="00725653"/>
    <w:rsid w:val="00754691"/>
    <w:rsid w:val="00794ED0"/>
    <w:rsid w:val="007B2DAC"/>
    <w:rsid w:val="007B2ECF"/>
    <w:rsid w:val="007B329C"/>
    <w:rsid w:val="007C0B3F"/>
    <w:rsid w:val="007D534E"/>
    <w:rsid w:val="007D7BDF"/>
    <w:rsid w:val="007E1A16"/>
    <w:rsid w:val="007F14AD"/>
    <w:rsid w:val="007F3823"/>
    <w:rsid w:val="00800E41"/>
    <w:rsid w:val="00803645"/>
    <w:rsid w:val="00825409"/>
    <w:rsid w:val="0082657F"/>
    <w:rsid w:val="008310F1"/>
    <w:rsid w:val="008417EC"/>
    <w:rsid w:val="00842318"/>
    <w:rsid w:val="008636C4"/>
    <w:rsid w:val="00881AD3"/>
    <w:rsid w:val="00884C41"/>
    <w:rsid w:val="00895D89"/>
    <w:rsid w:val="008A4F2A"/>
    <w:rsid w:val="008A6780"/>
    <w:rsid w:val="008D3A67"/>
    <w:rsid w:val="008D4232"/>
    <w:rsid w:val="00950C17"/>
    <w:rsid w:val="00954158"/>
    <w:rsid w:val="00957D8E"/>
    <w:rsid w:val="009825DD"/>
    <w:rsid w:val="009A1E49"/>
    <w:rsid w:val="00A111C4"/>
    <w:rsid w:val="00A2094D"/>
    <w:rsid w:val="00A223B1"/>
    <w:rsid w:val="00A324AD"/>
    <w:rsid w:val="00A71C24"/>
    <w:rsid w:val="00A8636B"/>
    <w:rsid w:val="00AB132C"/>
    <w:rsid w:val="00AB5E22"/>
    <w:rsid w:val="00AC6F97"/>
    <w:rsid w:val="00AD679C"/>
    <w:rsid w:val="00AE46C6"/>
    <w:rsid w:val="00AF2E6A"/>
    <w:rsid w:val="00AF5E74"/>
    <w:rsid w:val="00AF6ED2"/>
    <w:rsid w:val="00B20F7A"/>
    <w:rsid w:val="00B37DCA"/>
    <w:rsid w:val="00B47283"/>
    <w:rsid w:val="00B47BBC"/>
    <w:rsid w:val="00B57D10"/>
    <w:rsid w:val="00B62753"/>
    <w:rsid w:val="00B707E4"/>
    <w:rsid w:val="00BA3974"/>
    <w:rsid w:val="00BD6A88"/>
    <w:rsid w:val="00BE296D"/>
    <w:rsid w:val="00BE4628"/>
    <w:rsid w:val="00BF511E"/>
    <w:rsid w:val="00BF7DCD"/>
    <w:rsid w:val="00C003A8"/>
    <w:rsid w:val="00C252A6"/>
    <w:rsid w:val="00C35DEE"/>
    <w:rsid w:val="00C4703E"/>
    <w:rsid w:val="00C60B32"/>
    <w:rsid w:val="00C822E2"/>
    <w:rsid w:val="00CA3686"/>
    <w:rsid w:val="00CD1BBC"/>
    <w:rsid w:val="00CD6DD5"/>
    <w:rsid w:val="00D1788A"/>
    <w:rsid w:val="00D26741"/>
    <w:rsid w:val="00D436E1"/>
    <w:rsid w:val="00D61FBF"/>
    <w:rsid w:val="00D87F55"/>
    <w:rsid w:val="00D9389D"/>
    <w:rsid w:val="00DA0F13"/>
    <w:rsid w:val="00DD6160"/>
    <w:rsid w:val="00DE4744"/>
    <w:rsid w:val="00DF7ECD"/>
    <w:rsid w:val="00E07C2E"/>
    <w:rsid w:val="00E207DF"/>
    <w:rsid w:val="00E35D6B"/>
    <w:rsid w:val="00E42726"/>
    <w:rsid w:val="00E74B7B"/>
    <w:rsid w:val="00E83B97"/>
    <w:rsid w:val="00E906F9"/>
    <w:rsid w:val="00EA58CB"/>
    <w:rsid w:val="00EC05E7"/>
    <w:rsid w:val="00EC61F7"/>
    <w:rsid w:val="00EC6756"/>
    <w:rsid w:val="00ED41CA"/>
    <w:rsid w:val="00EE129C"/>
    <w:rsid w:val="00EE75B6"/>
    <w:rsid w:val="00F23C64"/>
    <w:rsid w:val="00F27BEB"/>
    <w:rsid w:val="00F37124"/>
    <w:rsid w:val="00F67776"/>
    <w:rsid w:val="00FB25B3"/>
    <w:rsid w:val="00FB3B2C"/>
    <w:rsid w:val="00FB71DE"/>
    <w:rsid w:val="00FC3500"/>
    <w:rsid w:val="00FE011D"/>
    <w:rsid w:val="00FF34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09D9F4"/>
  <w15:docId w15:val="{2AEBB5B8-55FA-4356-A934-550D625668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hu-HU" w:eastAsia="hu-H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47B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47BB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7BBC"/>
    <w:rPr>
      <w:rFonts w:ascii="Tahoma" w:hAnsi="Tahoma" w:cs="Tahoma"/>
      <w:sz w:val="16"/>
      <w:szCs w:val="16"/>
    </w:rPr>
  </w:style>
  <w:style w:type="table" w:customStyle="1" w:styleId="Rcsostblzat1">
    <w:name w:val="Rácsos táblázat1"/>
    <w:basedOn w:val="TableNormal"/>
    <w:next w:val="TableGrid"/>
    <w:uiPriority w:val="59"/>
    <w:rsid w:val="007C0B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Rcsostblzat2">
    <w:name w:val="Rácsos táblázat2"/>
    <w:basedOn w:val="TableNormal"/>
    <w:next w:val="TableGrid"/>
    <w:uiPriority w:val="59"/>
    <w:rsid w:val="007C0B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E011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011D"/>
  </w:style>
  <w:style w:type="paragraph" w:styleId="Footer">
    <w:name w:val="footer"/>
    <w:basedOn w:val="Normal"/>
    <w:link w:val="FooterChar"/>
    <w:uiPriority w:val="99"/>
    <w:unhideWhenUsed/>
    <w:rsid w:val="00FE011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011D"/>
  </w:style>
  <w:style w:type="character" w:styleId="Hyperlink">
    <w:name w:val="Hyperlink"/>
    <w:basedOn w:val="DefaultParagraphFont"/>
    <w:uiPriority w:val="99"/>
    <w:unhideWhenUsed/>
    <w:rsid w:val="00E35D6B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4728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728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4728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47283"/>
    <w:rPr>
      <w:rFonts w:ascii="Calibri" w:hAnsi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E83B97"/>
  </w:style>
  <w:style w:type="numbering" w:customStyle="1" w:styleId="Nemlista1">
    <w:name w:val="Nem lista1"/>
    <w:next w:val="NoList"/>
    <w:uiPriority w:val="99"/>
    <w:semiHidden/>
    <w:unhideWhenUsed/>
    <w:rsid w:val="007F3823"/>
  </w:style>
  <w:style w:type="numbering" w:customStyle="1" w:styleId="Nemlista11">
    <w:name w:val="Nem lista11"/>
    <w:next w:val="NoList"/>
    <w:uiPriority w:val="99"/>
    <w:semiHidden/>
    <w:unhideWhenUsed/>
    <w:rsid w:val="007F3823"/>
  </w:style>
  <w:style w:type="table" w:customStyle="1" w:styleId="Rcsostblzat3">
    <w:name w:val="Rácsos táblázat3"/>
    <w:basedOn w:val="TableNormal"/>
    <w:next w:val="TableGrid"/>
    <w:uiPriority w:val="59"/>
    <w:rsid w:val="007F38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Rcsostblzat11">
    <w:name w:val="Rácsos táblázat11"/>
    <w:basedOn w:val="TableNormal"/>
    <w:next w:val="TableGrid"/>
    <w:uiPriority w:val="59"/>
    <w:rsid w:val="007F38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Rcsostblzat21">
    <w:name w:val="Rácsos táblázat21"/>
    <w:basedOn w:val="TableNormal"/>
    <w:next w:val="TableGrid"/>
    <w:uiPriority w:val="59"/>
    <w:rsid w:val="007F38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4EF9298-E475-4D35-8B28-6F91B7A3AF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24845</Words>
  <Characters>141619</Characters>
  <Application>Microsoft Office Word</Application>
  <DocSecurity>0</DocSecurity>
  <Lines>1180</Lines>
  <Paragraphs>332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>DE OEC NK</Company>
  <LinksUpToDate>false</LinksUpToDate>
  <CharactersWithSpaces>1661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ószegi Judit</dc:creator>
  <cp:lastModifiedBy>Bindhu Krishnan</cp:lastModifiedBy>
  <cp:revision>2</cp:revision>
  <cp:lastPrinted>2018-10-29T17:11:00Z</cp:lastPrinted>
  <dcterms:created xsi:type="dcterms:W3CDTF">2019-12-10T15:48:00Z</dcterms:created>
  <dcterms:modified xsi:type="dcterms:W3CDTF">2019-12-10T15:48:00Z</dcterms:modified>
</cp:coreProperties>
</file>